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7634A7" w14:textId="1CE0EEEB" w:rsidR="006A7DF2" w:rsidRDefault="006A7DF2" w:rsidP="006A7DF2">
      <w:pPr>
        <w:jc w:val="center"/>
        <w:rPr>
          <w:b/>
          <w:smallCaps/>
        </w:rPr>
      </w:pPr>
      <w:r w:rsidRPr="006A7DF2">
        <w:rPr>
          <w:b/>
          <w:smallCaps/>
        </w:rPr>
        <w:t>Cost-Effectiveness of Alternative Strategies for Provision of HIV Pre-Exposure Prophyla</w:t>
      </w:r>
      <w:r w:rsidR="00C455FF">
        <w:rPr>
          <w:b/>
          <w:smallCaps/>
        </w:rPr>
        <w:t>xis for People Who Inject Drugs</w:t>
      </w:r>
    </w:p>
    <w:p w14:paraId="7BCEC6D4" w14:textId="77777777" w:rsidR="006A7DF2" w:rsidRPr="006A7DF2" w:rsidRDefault="006A7DF2" w:rsidP="006A7DF2">
      <w:pPr>
        <w:jc w:val="center"/>
        <w:rPr>
          <w:b/>
          <w:smallCaps/>
        </w:rPr>
      </w:pPr>
      <w:r>
        <w:rPr>
          <w:b/>
          <w:smallCaps/>
        </w:rPr>
        <w:t>Rui Fu, Douglas K. Owens, Margaret L. Brandeau</w:t>
      </w:r>
    </w:p>
    <w:p w14:paraId="46AE9CE4" w14:textId="77777777" w:rsidR="006A7DF2" w:rsidRDefault="006A7DF2" w:rsidP="006A7DF2">
      <w:pPr>
        <w:keepNext/>
        <w:spacing w:after="0" w:line="480" w:lineRule="auto"/>
        <w:ind w:right="-360"/>
        <w:jc w:val="center"/>
        <w:outlineLvl w:val="0"/>
        <w:rPr>
          <w:b/>
        </w:rPr>
      </w:pPr>
      <w:bookmarkStart w:id="0" w:name="_GoBack"/>
      <w:bookmarkEnd w:id="0"/>
      <w:r>
        <w:rPr>
          <w:b/>
        </w:rPr>
        <w:t>SUPPLEMENT</w:t>
      </w:r>
    </w:p>
    <w:p w14:paraId="2FE8F54D" w14:textId="77777777" w:rsidR="00812BB6" w:rsidRDefault="00812BB6" w:rsidP="006A7DF2">
      <w:pPr>
        <w:spacing w:after="120"/>
        <w:ind w:right="-360"/>
      </w:pPr>
    </w:p>
    <w:p w14:paraId="64FBB32E" w14:textId="1D0A15D8" w:rsidR="006A7DF2" w:rsidRPr="006F653E" w:rsidRDefault="006A7DF2" w:rsidP="006A7DF2">
      <w:pPr>
        <w:spacing w:after="120"/>
        <w:ind w:right="-360"/>
        <w:rPr>
          <w:b/>
        </w:rPr>
      </w:pPr>
      <w:r w:rsidRPr="006F653E">
        <w:rPr>
          <w:b/>
        </w:rPr>
        <w:t xml:space="preserve">Table </w:t>
      </w:r>
      <w:r>
        <w:rPr>
          <w:b/>
        </w:rPr>
        <w:t>S</w:t>
      </w:r>
      <w:r w:rsidRPr="006F653E">
        <w:rPr>
          <w:b/>
        </w:rPr>
        <w:t>1. Values and Sources for Model Parameters</w:t>
      </w:r>
      <w:r w:rsidR="002C4D81" w:rsidRPr="00F820DB">
        <w:rPr>
          <w:b/>
          <w:vertAlign w:val="superscript"/>
        </w:rPr>
        <w:t>*</w:t>
      </w:r>
    </w:p>
    <w:tbl>
      <w:tblPr>
        <w:tblW w:w="1013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18"/>
        <w:gridCol w:w="1872"/>
        <w:gridCol w:w="1584"/>
        <w:gridCol w:w="2160"/>
      </w:tblGrid>
      <w:tr w:rsidR="002C4D81" w:rsidRPr="008F5057" w14:paraId="0DF99F56" w14:textId="77777777" w:rsidTr="002C4D81">
        <w:trPr>
          <w:tblHeader/>
        </w:trPr>
        <w:tc>
          <w:tcPr>
            <w:tcW w:w="4518" w:type="dxa"/>
            <w:tcBorders>
              <w:top w:val="single" w:sz="4" w:space="0" w:color="auto"/>
              <w:bottom w:val="single" w:sz="4" w:space="0" w:color="auto"/>
            </w:tcBorders>
          </w:tcPr>
          <w:p w14:paraId="2715CB8C" w14:textId="77777777" w:rsidR="006A7DF2" w:rsidRPr="008F5057" w:rsidRDefault="006A7DF2" w:rsidP="00A4372A">
            <w:pPr>
              <w:spacing w:before="40" w:after="40"/>
              <w:rPr>
                <w:b/>
                <w:vertAlign w:val="superscript"/>
              </w:rPr>
            </w:pPr>
            <w:r w:rsidRPr="008F5057">
              <w:rPr>
                <w:b/>
              </w:rPr>
              <w:t>Parameter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0A2E798D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</w:rPr>
            </w:pPr>
            <w:r w:rsidRPr="008F5057">
              <w:rPr>
                <w:b/>
              </w:rPr>
              <w:t>Value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33F9D8D6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</w:rPr>
            </w:pPr>
            <w:r>
              <w:rPr>
                <w:b/>
              </w:rPr>
              <w:t>Range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3004F94" w14:textId="77777777" w:rsidR="006A7DF2" w:rsidRPr="00812BB6" w:rsidRDefault="006A7DF2" w:rsidP="00A4372A">
            <w:pPr>
              <w:spacing w:before="40" w:after="40"/>
              <w:jc w:val="center"/>
              <w:rPr>
                <w:b/>
              </w:rPr>
            </w:pPr>
            <w:r w:rsidRPr="00812BB6">
              <w:rPr>
                <w:b/>
              </w:rPr>
              <w:t>Source</w:t>
            </w:r>
          </w:p>
        </w:tc>
      </w:tr>
      <w:tr w:rsidR="002C4D81" w:rsidRPr="008F5057" w14:paraId="718A688E" w14:textId="77777777" w:rsidTr="002C4D81">
        <w:tc>
          <w:tcPr>
            <w:tcW w:w="4518" w:type="dxa"/>
            <w:tcBorders>
              <w:top w:val="single" w:sz="4" w:space="0" w:color="auto"/>
            </w:tcBorders>
          </w:tcPr>
          <w:p w14:paraId="3C624D0E" w14:textId="77777777" w:rsidR="006A7DF2" w:rsidRPr="008F5057" w:rsidRDefault="006A7DF2" w:rsidP="00A4372A">
            <w:pPr>
              <w:spacing w:before="120" w:after="40"/>
            </w:pPr>
            <w:r w:rsidRPr="007402B0">
              <w:rPr>
                <w:rFonts w:eastAsia="Times New Roman"/>
                <w:b/>
                <w:bCs/>
                <w:color w:val="000000"/>
              </w:rPr>
              <w:t>Demographics</w:t>
            </w: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2232EF60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1715EED3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3F77C9ED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0383B775" w14:textId="77777777" w:rsidTr="002C4D81">
        <w:tc>
          <w:tcPr>
            <w:tcW w:w="4518" w:type="dxa"/>
          </w:tcPr>
          <w:p w14:paraId="65D9F928" w14:textId="68409987" w:rsidR="006A7DF2" w:rsidRPr="008F5057" w:rsidRDefault="006A7DF2">
            <w:pPr>
              <w:spacing w:before="40" w:after="40"/>
              <w:rPr>
                <w:b/>
                <w:bCs/>
                <w:sz w:val="20"/>
                <w:szCs w:val="20"/>
              </w:rPr>
            </w:pPr>
            <w:r w:rsidRPr="008F5057">
              <w:t>Number of male PWID</w:t>
            </w:r>
          </w:p>
        </w:tc>
        <w:tc>
          <w:tcPr>
            <w:tcW w:w="1872" w:type="dxa"/>
          </w:tcPr>
          <w:p w14:paraId="7638712F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F5057">
              <w:t>5,000</w:t>
            </w:r>
          </w:p>
        </w:tc>
        <w:tc>
          <w:tcPr>
            <w:tcW w:w="1584" w:type="dxa"/>
          </w:tcPr>
          <w:p w14:paraId="6E5B095D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5832734" w14:textId="77777777" w:rsidR="006A7DF2" w:rsidRPr="00812BB6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12BB6">
              <w:t>Assumed</w:t>
            </w:r>
          </w:p>
        </w:tc>
      </w:tr>
      <w:tr w:rsidR="002C4D81" w:rsidRPr="008F5057" w14:paraId="63E73533" w14:textId="77777777" w:rsidTr="002C4D81">
        <w:trPr>
          <w:trHeight w:val="396"/>
        </w:trPr>
        <w:tc>
          <w:tcPr>
            <w:tcW w:w="4518" w:type="dxa"/>
          </w:tcPr>
          <w:p w14:paraId="6F21B481" w14:textId="77777777" w:rsidR="006A7DF2" w:rsidRPr="008F5057" w:rsidRDefault="006A7DF2" w:rsidP="00A4372A">
            <w:pPr>
              <w:spacing w:before="40" w:after="40"/>
              <w:rPr>
                <w:b/>
                <w:bCs/>
                <w:sz w:val="20"/>
                <w:szCs w:val="20"/>
              </w:rPr>
            </w:pPr>
            <w:r w:rsidRPr="008F5057">
              <w:t>Number of female PWID</w:t>
            </w:r>
          </w:p>
        </w:tc>
        <w:tc>
          <w:tcPr>
            <w:tcW w:w="1872" w:type="dxa"/>
          </w:tcPr>
          <w:p w14:paraId="7B16B11F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F5057">
              <w:t>3,503</w:t>
            </w:r>
          </w:p>
        </w:tc>
        <w:tc>
          <w:tcPr>
            <w:tcW w:w="1584" w:type="dxa"/>
          </w:tcPr>
          <w:p w14:paraId="3095E0A2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0D76FC3" w14:textId="77777777" w:rsidR="006A7DF2" w:rsidRPr="00812BB6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12BB6">
              <w:t>Calculated</w:t>
            </w:r>
          </w:p>
        </w:tc>
      </w:tr>
      <w:tr w:rsidR="002C4D81" w:rsidRPr="008F5057" w14:paraId="11ADB5A6" w14:textId="77777777" w:rsidTr="002C4D81">
        <w:tc>
          <w:tcPr>
            <w:tcW w:w="4518" w:type="dxa"/>
          </w:tcPr>
          <w:p w14:paraId="37F0C98F" w14:textId="77777777" w:rsidR="006A7DF2" w:rsidRPr="008F5057" w:rsidRDefault="006A7DF2" w:rsidP="00A4372A">
            <w:pPr>
              <w:spacing w:before="40" w:after="40"/>
            </w:pPr>
            <w:r w:rsidRPr="008F5057">
              <w:t>Annual entry rate</w:t>
            </w:r>
          </w:p>
        </w:tc>
        <w:tc>
          <w:tcPr>
            <w:tcW w:w="1872" w:type="dxa"/>
          </w:tcPr>
          <w:p w14:paraId="2B7144B3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012</w:t>
            </w:r>
          </w:p>
        </w:tc>
        <w:tc>
          <w:tcPr>
            <w:tcW w:w="1584" w:type="dxa"/>
          </w:tcPr>
          <w:p w14:paraId="3365410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E7C4D49" w14:textId="799D0422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DaXByaWFubzwvQXV0aG9yPjxZZWFyPjIwMTI8L1llYXI+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DaXByaWFubzwvQXV0aG9yPjxZZWFyPjIwMTI8L1llYXI+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" w:tooltip="Cipriano, 2012 #29" w:history="1">
              <w:r w:rsidR="00AF39BF" w:rsidRPr="00F820DB">
                <w:rPr>
                  <w:noProof/>
                </w:rPr>
                <w:t>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A1F8D4C" w14:textId="77777777" w:rsidTr="002C4D81">
        <w:tc>
          <w:tcPr>
            <w:tcW w:w="4518" w:type="dxa"/>
          </w:tcPr>
          <w:p w14:paraId="501E69C2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>
              <w:rPr>
                <w:rFonts w:eastAsia="Times New Roman"/>
                <w:color w:val="000000"/>
              </w:rPr>
              <w:t>Non-HIV annual m</w:t>
            </w:r>
            <w:r w:rsidRPr="007402B0">
              <w:rPr>
                <w:rFonts w:eastAsia="Times New Roman"/>
                <w:color w:val="000000"/>
              </w:rPr>
              <w:t>ortality rate</w:t>
            </w:r>
          </w:p>
        </w:tc>
        <w:tc>
          <w:tcPr>
            <w:tcW w:w="1872" w:type="dxa"/>
          </w:tcPr>
          <w:p w14:paraId="39CC2A1E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6878974A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7550DC47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50E4F6D1" w14:textId="77777777" w:rsidTr="002C4D81">
        <w:tc>
          <w:tcPr>
            <w:tcW w:w="4518" w:type="dxa"/>
          </w:tcPr>
          <w:p w14:paraId="677C800A" w14:textId="114EC7DC" w:rsidR="006A7DF2" w:rsidRPr="008F5057" w:rsidRDefault="006A7DF2">
            <w:pPr>
              <w:spacing w:before="40" w:after="40"/>
              <w:ind w:firstLine="360"/>
            </w:pPr>
            <w:r w:rsidRPr="008F5057">
              <w:t>PWID not on OAT</w:t>
            </w:r>
          </w:p>
        </w:tc>
        <w:tc>
          <w:tcPr>
            <w:tcW w:w="1872" w:type="dxa"/>
          </w:tcPr>
          <w:p w14:paraId="2E48DAE6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011</w:t>
            </w:r>
          </w:p>
        </w:tc>
        <w:tc>
          <w:tcPr>
            <w:tcW w:w="1584" w:type="dxa"/>
          </w:tcPr>
          <w:p w14:paraId="3C02662C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3167DCD" w14:textId="0838D4C0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EZWdlbmhhcmR0PC9BdXRob3I+PFllYXI+MjAwNjwvWWVh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EZWdlbmhhcmR0PC9BdXRob3I+PFllYXI+MjAwNjwvWWVh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3" w:tooltip="Degenhardt, 2006 #20" w:history="1">
              <w:r w:rsidR="00AF39BF" w:rsidRPr="00F820DB">
                <w:rPr>
                  <w:noProof/>
                </w:rPr>
                <w:t>3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" w:tooltip="Arias, 2014 #21" w:history="1">
              <w:r w:rsidR="00AF39BF" w:rsidRPr="00F820DB">
                <w:rPr>
                  <w:noProof/>
                </w:rPr>
                <w:t>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0961993" w14:textId="77777777" w:rsidTr="002C4D81">
        <w:tc>
          <w:tcPr>
            <w:tcW w:w="4518" w:type="dxa"/>
          </w:tcPr>
          <w:p w14:paraId="7ADD857E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PWID on OAT</w:t>
            </w:r>
          </w:p>
        </w:tc>
        <w:tc>
          <w:tcPr>
            <w:tcW w:w="1872" w:type="dxa"/>
          </w:tcPr>
          <w:p w14:paraId="1F571D40" w14:textId="1655F80D" w:rsidR="006A7DF2" w:rsidRPr="008F5057" w:rsidRDefault="006A7DF2">
            <w:pPr>
              <w:spacing w:before="40" w:after="40"/>
              <w:jc w:val="center"/>
            </w:pPr>
            <w:r w:rsidRPr="008F5057">
              <w:t>HR 0.39</w:t>
            </w:r>
          </w:p>
        </w:tc>
        <w:tc>
          <w:tcPr>
            <w:tcW w:w="1584" w:type="dxa"/>
          </w:tcPr>
          <w:p w14:paraId="6C09D812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50B310BE" w14:textId="78691FB5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EZWdlbmhhcmR0PC9BdXRob3I+PFllYXI+MjAwNjwvWWVh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EZWdlbmhhcmR0PC9BdXRob3I+PFllYXI+MjAwNjwvWWVh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" w:tooltip="Cipriano, 2012 #29" w:history="1">
              <w:r w:rsidR="00AF39BF" w:rsidRPr="00F820DB">
                <w:rPr>
                  <w:noProof/>
                </w:rPr>
                <w:t>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" w:tooltip="Degenhardt, 2006 #20" w:history="1">
              <w:r w:rsidR="00AF39BF" w:rsidRPr="00F820DB">
                <w:rPr>
                  <w:noProof/>
                </w:rPr>
                <w:t>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6DA9D6D" w14:textId="77777777" w:rsidTr="002C4D81">
        <w:tc>
          <w:tcPr>
            <w:tcW w:w="4518" w:type="dxa"/>
          </w:tcPr>
          <w:p w14:paraId="195FD9FF" w14:textId="77777777" w:rsidR="006A7DF2" w:rsidRPr="008F5057" w:rsidRDefault="006A7DF2" w:rsidP="00A4372A">
            <w:pPr>
              <w:spacing w:before="120" w:after="40"/>
              <w:rPr>
                <w:b/>
                <w:bCs/>
                <w:sz w:val="20"/>
                <w:szCs w:val="20"/>
              </w:rPr>
            </w:pPr>
            <w:r w:rsidRPr="008F5057">
              <w:rPr>
                <w:b/>
              </w:rPr>
              <w:t>Initial HIV conditions</w:t>
            </w:r>
          </w:p>
        </w:tc>
        <w:tc>
          <w:tcPr>
            <w:tcW w:w="1872" w:type="dxa"/>
          </w:tcPr>
          <w:p w14:paraId="0D3ACAF5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2388C447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50DE9A84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0D3E05BC" w14:textId="77777777" w:rsidTr="002C4D81">
        <w:tc>
          <w:tcPr>
            <w:tcW w:w="4518" w:type="dxa"/>
          </w:tcPr>
          <w:p w14:paraId="0BD603C4" w14:textId="77777777" w:rsidR="006A7DF2" w:rsidRPr="007402B0" w:rsidRDefault="006A7DF2" w:rsidP="00A4372A">
            <w:pPr>
              <w:spacing w:before="40" w:after="40"/>
              <w:rPr>
                <w:rFonts w:eastAsia="Times New Roman"/>
                <w:color w:val="000000"/>
              </w:rPr>
            </w:pPr>
            <w:r w:rsidRPr="007402B0">
              <w:rPr>
                <w:rFonts w:eastAsia="Times New Roman"/>
                <w:color w:val="000000"/>
              </w:rPr>
              <w:t>HIV prevalence</w:t>
            </w:r>
          </w:p>
        </w:tc>
        <w:tc>
          <w:tcPr>
            <w:tcW w:w="1872" w:type="dxa"/>
          </w:tcPr>
          <w:p w14:paraId="2C5B2D47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F5057">
              <w:t>9.8%</w:t>
            </w:r>
          </w:p>
        </w:tc>
        <w:tc>
          <w:tcPr>
            <w:tcW w:w="1584" w:type="dxa"/>
          </w:tcPr>
          <w:p w14:paraId="40E4C3AD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333973F" w14:textId="098A8A77" w:rsidR="006A7DF2" w:rsidRPr="00812BB6" w:rsidRDefault="006A7DF2" w:rsidP="00AF39BF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Spiller&lt;/Author&gt;&lt;Year&gt;2015&lt;/Year&gt;&lt;RecNum&gt;4&lt;/RecNum&gt;&lt;DisplayText&gt;[5]&lt;/DisplayText&gt;&lt;record&gt;&lt;rec-number&gt;4&lt;/rec-number&gt;&lt;foreign-keys&gt;&lt;key app="EN" db-id="02vets5ww0fre4e05vr5ddpzptzzvavf5pdd"&gt;4&lt;/key&gt;&lt;/foreign-keys&gt;&lt;ref-type name="Journal Article"&gt;17&lt;/ref-type&gt;&lt;contributors&gt;&lt;authors&gt;&lt;author&gt;Spiller, M. W.&lt;/author&gt;&lt;author&gt;Broz, D.&lt;/author&gt;&lt;author&gt;Wejnert, C.&lt;/author&gt;&lt;author&gt;Nerlander, L.&lt;/author&gt;&lt;author&gt;Paz-Bailey, G.&lt;/author&gt;&lt;/authors&gt;&lt;/contributors&gt;&lt;titles&gt;&lt;title&gt;HIV infection and HIV-associated behaviors among persons who inject drugs--20 cities, United States, 2012&lt;/title&gt;&lt;secondary-title&gt;MMWR Morb Mortal Wkly Rep&lt;/secondary-title&gt;&lt;alt-title&gt;MMWR. Morbidity and mortality weekly report&lt;/alt-title&gt;&lt;/titles&gt;&lt;pages&gt;270-5&lt;/pages&gt;&lt;volume&gt;64&lt;/volume&gt;&lt;number&gt;10&lt;/number&gt;&lt;edition&gt;2015/03/20&lt;/edition&gt;&lt;keywords&gt;&lt;keyword&gt;Adolescent&lt;/keyword&gt;&lt;keyword&gt;Adult&lt;/keyword&gt;&lt;keyword&gt;African Americans/psychology/statistics &amp;amp; numerical data&lt;/keyword&gt;&lt;keyword&gt;Behavioral Risk Factor Surveillance System&lt;/keyword&gt;&lt;keyword&gt;*Cities&lt;/keyword&gt;&lt;keyword&gt;European Continental Ancestry Group/psychology/statistics &amp;amp; numerical data&lt;/keyword&gt;&lt;keyword&gt;Female&lt;/keyword&gt;&lt;keyword&gt;HIV Infections/*epidemiology/ethnology&lt;/keyword&gt;&lt;keyword&gt;Hispanic Americans/psychology/statistics &amp;amp; numerical data&lt;/keyword&gt;&lt;keyword&gt;Humans&lt;/keyword&gt;&lt;keyword&gt;Male&lt;/keyword&gt;&lt;keyword&gt;Middle Aged&lt;/keyword&gt;&lt;keyword&gt;Prevalence&lt;/keyword&gt;&lt;keyword&gt;*Risk-Taking&lt;/keyword&gt;&lt;keyword&gt;Socioeconomic Factors&lt;/keyword&gt;&lt;keyword&gt;Substance Abuse, Intravenous/*epidemiology/ethnology&lt;/keyword&gt;&lt;keyword&gt;United States/epidemiology&lt;/keyword&gt;&lt;keyword&gt;Young Adult&lt;/keyword&gt;&lt;/keywords&gt;&lt;dates&gt;&lt;year&gt;2015&lt;/year&gt;&lt;pub-dates&gt;&lt;date&gt;Mar 20&lt;/date&gt;&lt;/pub-dates&gt;&lt;/dates&gt;&lt;isbn&gt;0149-2195&lt;/isbn&gt;&lt;accession-num&gt;25789742&lt;/accession-num&gt;&lt;urls&gt;&lt;/urls&gt;&lt;remote-database-provider&gt;NLM&lt;/remote-database-provider&gt;&lt;language&gt;eng&lt;/language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5" w:tooltip="Spiller, 2015 #4" w:history="1">
              <w:r w:rsidR="00AF39BF" w:rsidRPr="00F820DB">
                <w:rPr>
                  <w:noProof/>
                </w:rPr>
                <w:t>5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F76C118" w14:textId="77777777" w:rsidTr="002C4D81">
        <w:tc>
          <w:tcPr>
            <w:tcW w:w="4518" w:type="dxa"/>
          </w:tcPr>
          <w:p w14:paraId="1F6EB977" w14:textId="77777777" w:rsidR="006A7DF2" w:rsidRPr="008F5057" w:rsidRDefault="006A7DF2" w:rsidP="00A4372A">
            <w:pPr>
              <w:spacing w:before="40" w:after="40"/>
            </w:pPr>
            <w:r>
              <w:rPr>
                <w:rFonts w:eastAsia="Times New Roman"/>
                <w:color w:val="000000"/>
              </w:rPr>
              <w:t>Fraction aware of HIV status</w:t>
            </w:r>
          </w:p>
        </w:tc>
        <w:tc>
          <w:tcPr>
            <w:tcW w:w="1872" w:type="dxa"/>
          </w:tcPr>
          <w:p w14:paraId="75CDDE99" w14:textId="77777777" w:rsidR="006A7DF2" w:rsidRPr="008F5057" w:rsidRDefault="006A7DF2" w:rsidP="00A4372A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8F5057">
              <w:t>69.9%</w:t>
            </w:r>
          </w:p>
        </w:tc>
        <w:tc>
          <w:tcPr>
            <w:tcW w:w="1584" w:type="dxa"/>
          </w:tcPr>
          <w:p w14:paraId="75E181A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737B710" w14:textId="1A75B268" w:rsidR="006A7DF2" w:rsidRPr="00812BB6" w:rsidRDefault="006A7DF2" w:rsidP="00AF39BF">
            <w:pPr>
              <w:spacing w:before="40" w:after="40"/>
              <w:jc w:val="center"/>
              <w:rPr>
                <w:bCs/>
              </w:rPr>
            </w:pPr>
            <w:r w:rsidRPr="00F820DB">
              <w:fldChar w:fldCharType="begin">
                <w:fldData xml:space="preserve">PEVuZE5vdGU+PENpdGU+PEF1dGhvcj5TcGlsbGVyPC9BdXRob3I+PFllYXI+MjAxNTwvWWVhcj48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TcGlsbGVyPC9BdXRob3I+PFllYXI+MjAxNTwvWWVhcj48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5" w:tooltip="Spiller, 2015 #4" w:history="1">
              <w:r w:rsidR="00AF39BF" w:rsidRPr="00F820DB">
                <w:rPr>
                  <w:noProof/>
                </w:rPr>
                <w:t>5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6" w:tooltip="Broz, 2014 #12" w:history="1">
              <w:r w:rsidR="00AF39BF" w:rsidRPr="00F820DB">
                <w:rPr>
                  <w:noProof/>
                </w:rPr>
                <w:t>6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635F692" w14:textId="77777777" w:rsidTr="002C4D81">
        <w:tc>
          <w:tcPr>
            <w:tcW w:w="4518" w:type="dxa"/>
          </w:tcPr>
          <w:p w14:paraId="69DA9F37" w14:textId="24636A8E" w:rsidR="006A7DF2" w:rsidRPr="008F5057" w:rsidRDefault="006A7DF2">
            <w:pPr>
              <w:spacing w:before="40" w:after="40"/>
              <w:rPr>
                <w:b/>
              </w:rPr>
            </w:pPr>
            <w:r w:rsidRPr="008F5057">
              <w:t>Initial ART</w:t>
            </w:r>
            <w:r w:rsidR="002C4D81">
              <w:rPr>
                <w:rStyle w:val="FootnoteReference"/>
              </w:rPr>
              <w:t xml:space="preserve"> </w:t>
            </w:r>
            <w:r w:rsidRPr="008F5057">
              <w:t>enrollment given aware</w:t>
            </w:r>
          </w:p>
        </w:tc>
        <w:tc>
          <w:tcPr>
            <w:tcW w:w="1872" w:type="dxa"/>
          </w:tcPr>
          <w:p w14:paraId="031AF799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40.9%</w:t>
            </w:r>
          </w:p>
        </w:tc>
        <w:tc>
          <w:tcPr>
            <w:tcW w:w="1584" w:type="dxa"/>
          </w:tcPr>
          <w:p w14:paraId="3C994A4D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5FC43BC6" w14:textId="530AAA5A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gRXhjbHVkZUF1dGg9IjEiIEV4Y2x1ZGVZZWFyPSIxIj48UmVjTnVtPjMz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gRXhjbHVkZUF1dGg9IjEiIEV4Y2x1ZGVZZWFyPSIxIj48UmVjTnVtPjMz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7" w:tooltip="Westergaard, 2012 #33" w:history="1">
              <w:r w:rsidR="00AF39BF" w:rsidRPr="00F820DB">
                <w:rPr>
                  <w:noProof/>
                </w:rPr>
                <w:t>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8" w:tooltip="Spire, 2007 #24" w:history="1">
              <w:r w:rsidR="00AF39BF" w:rsidRPr="00F820DB">
                <w:rPr>
                  <w:noProof/>
                </w:rPr>
                <w:t>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698C8123" w14:textId="77777777" w:rsidTr="002C4D81">
        <w:tc>
          <w:tcPr>
            <w:tcW w:w="4518" w:type="dxa"/>
          </w:tcPr>
          <w:p w14:paraId="5F40F822" w14:textId="77777777" w:rsidR="006A7DF2" w:rsidRPr="008F5057" w:rsidRDefault="006A7DF2" w:rsidP="00A4372A">
            <w:pPr>
              <w:spacing w:before="120" w:after="40"/>
              <w:rPr>
                <w:b/>
              </w:rPr>
            </w:pPr>
            <w:r w:rsidRPr="008F5057">
              <w:rPr>
                <w:b/>
              </w:rPr>
              <w:t>HIV</w:t>
            </w:r>
            <w:r>
              <w:rPr>
                <w:b/>
              </w:rPr>
              <w:t xml:space="preserve"> health states </w:t>
            </w:r>
            <w:r w:rsidRPr="008F5057">
              <w:rPr>
                <w:b/>
              </w:rPr>
              <w:t>(average duration)</w:t>
            </w:r>
          </w:p>
        </w:tc>
        <w:tc>
          <w:tcPr>
            <w:tcW w:w="1872" w:type="dxa"/>
          </w:tcPr>
          <w:p w14:paraId="5A7C19ED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65FB7050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7A109762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02289579" w14:textId="77777777" w:rsidTr="002C4D81">
        <w:tc>
          <w:tcPr>
            <w:tcW w:w="4518" w:type="dxa"/>
          </w:tcPr>
          <w:p w14:paraId="4E430357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Acute HIV</w:t>
            </w:r>
          </w:p>
        </w:tc>
        <w:tc>
          <w:tcPr>
            <w:tcW w:w="1872" w:type="dxa"/>
          </w:tcPr>
          <w:p w14:paraId="7BE40275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2 weeks</w:t>
            </w:r>
          </w:p>
        </w:tc>
        <w:tc>
          <w:tcPr>
            <w:tcW w:w="1584" w:type="dxa"/>
          </w:tcPr>
          <w:p w14:paraId="753F4B3F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8369CC3" w14:textId="40668BEC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QaWxjaGVyPC9BdXRob3I+PFllYXI+MjAwNDwvWWVhcj48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QaWxjaGVyPC9BdXRob3I+PFllYXI+MjAwNDwvWWVhcj48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9" w:tooltip="Pilcher, 2004 #43" w:history="1">
              <w:r w:rsidR="00AF39BF" w:rsidRPr="00F820DB">
                <w:rPr>
                  <w:noProof/>
                </w:rPr>
                <w:t>9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441D81FB" w14:textId="77777777" w:rsidTr="002C4D81">
        <w:tc>
          <w:tcPr>
            <w:tcW w:w="4518" w:type="dxa"/>
          </w:tcPr>
          <w:p w14:paraId="69FAF203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Asymptomatic HIV</w:t>
            </w:r>
          </w:p>
        </w:tc>
        <w:tc>
          <w:tcPr>
            <w:tcW w:w="1872" w:type="dxa"/>
          </w:tcPr>
          <w:p w14:paraId="5B2339A1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5.3 years</w:t>
            </w:r>
          </w:p>
        </w:tc>
        <w:tc>
          <w:tcPr>
            <w:tcW w:w="1584" w:type="dxa"/>
          </w:tcPr>
          <w:p w14:paraId="7166AC7A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AF3C01B" w14:textId="2E37EC8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0xMl08L0Rpc3BsYXlUZXh0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0xMl08L0Rpc3BsYXlUZXh0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-1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123D038" w14:textId="77777777" w:rsidTr="002C4D81">
        <w:tc>
          <w:tcPr>
            <w:tcW w:w="4518" w:type="dxa"/>
          </w:tcPr>
          <w:p w14:paraId="3B106089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Symptomatic HIV</w:t>
            </w:r>
          </w:p>
        </w:tc>
        <w:tc>
          <w:tcPr>
            <w:tcW w:w="1872" w:type="dxa"/>
          </w:tcPr>
          <w:p w14:paraId="7E544640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7.1 years</w:t>
            </w:r>
          </w:p>
        </w:tc>
        <w:tc>
          <w:tcPr>
            <w:tcW w:w="1584" w:type="dxa"/>
          </w:tcPr>
          <w:p w14:paraId="02180754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EDDE194" w14:textId="07A57836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0xMl08L0Rpc3BsYXlUZXh0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0xMl08L0Rpc3BsYXlUZXh0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-1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BA54C86" w14:textId="77777777" w:rsidTr="002C4D81">
        <w:tc>
          <w:tcPr>
            <w:tcW w:w="4518" w:type="dxa"/>
          </w:tcPr>
          <w:p w14:paraId="65F7E303" w14:textId="77777777" w:rsidR="006A7DF2" w:rsidRPr="008F5057" w:rsidRDefault="006A7DF2" w:rsidP="00A4372A">
            <w:pPr>
              <w:keepNext/>
              <w:spacing w:before="40" w:after="40"/>
              <w:rPr>
                <w:b/>
                <w:bCs/>
                <w:i/>
                <w:iCs/>
                <w:color w:val="4F81BD"/>
              </w:rPr>
            </w:pPr>
            <w:r w:rsidRPr="008F5057">
              <w:t>Symptomatic HIV on ART</w:t>
            </w:r>
          </w:p>
        </w:tc>
        <w:tc>
          <w:tcPr>
            <w:tcW w:w="1872" w:type="dxa"/>
          </w:tcPr>
          <w:p w14:paraId="71CCCECA" w14:textId="77777777" w:rsidR="006A7DF2" w:rsidRPr="008F5057" w:rsidRDefault="006A7DF2" w:rsidP="00A4372A">
            <w:pPr>
              <w:keepNext/>
              <w:spacing w:before="40" w:after="40"/>
              <w:jc w:val="center"/>
              <w:rPr>
                <w:b/>
                <w:bCs/>
                <w:i/>
                <w:iCs/>
                <w:color w:val="4F81BD"/>
              </w:rPr>
            </w:pPr>
            <w:r w:rsidRPr="008F5057">
              <w:t>20.0 years</w:t>
            </w:r>
          </w:p>
        </w:tc>
        <w:tc>
          <w:tcPr>
            <w:tcW w:w="1584" w:type="dxa"/>
          </w:tcPr>
          <w:p w14:paraId="59262061" w14:textId="77777777" w:rsidR="006A7DF2" w:rsidRDefault="006A7DF2" w:rsidP="00A4372A">
            <w:pPr>
              <w:keepNext/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6B512F7" w14:textId="1121ACAE" w:rsidR="006A7DF2" w:rsidRPr="00812BB6" w:rsidRDefault="006A7DF2" w:rsidP="00AF39BF">
            <w:pPr>
              <w:keepNext/>
              <w:spacing w:before="40" w:after="40"/>
              <w:jc w:val="center"/>
              <w:rPr>
                <w:bCs/>
                <w:iCs/>
              </w:rPr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TMsIDE0XTwvRGlzcGxh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gxMzU1PC9wYWdlcz48dm9sdW1lPjg8L3ZvbHVtZT48bnVtYmVyPjEyPC9u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TMsIDE0XTwvRGlzcGxh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gxMzU1PC9wYWdlcz48dm9sdW1lPjg8L3ZvbHVtZT48bnVtYmVyPjEyPC9u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3" w:tooltip="Samji, 2013 #22" w:history="1">
              <w:r w:rsidR="00AF39BF" w:rsidRPr="00F820DB">
                <w:rPr>
                  <w:noProof/>
                </w:rPr>
                <w:t>13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4" w:tooltip="Wada, 2014 #23" w:history="1">
              <w:r w:rsidR="00AF39BF" w:rsidRPr="00F820DB">
                <w:rPr>
                  <w:noProof/>
                </w:rPr>
                <w:t>1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7C93B5F1" w14:textId="77777777" w:rsidTr="002C4D81">
        <w:tc>
          <w:tcPr>
            <w:tcW w:w="4518" w:type="dxa"/>
          </w:tcPr>
          <w:p w14:paraId="5F756C65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AIDS</w:t>
            </w:r>
          </w:p>
        </w:tc>
        <w:tc>
          <w:tcPr>
            <w:tcW w:w="1872" w:type="dxa"/>
          </w:tcPr>
          <w:p w14:paraId="36CC55F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.7 years</w:t>
            </w:r>
          </w:p>
        </w:tc>
        <w:tc>
          <w:tcPr>
            <w:tcW w:w="1584" w:type="dxa"/>
          </w:tcPr>
          <w:p w14:paraId="580B3840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179E6B0" w14:textId="274252B5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Hollingsworth&lt;/Author&gt;&lt;Year&gt;2008&lt;/Year&gt;&lt;RecNum&gt;42&lt;/RecNum&gt;&lt;DisplayText&gt;[10]&lt;/DisplayText&gt;&lt;record&gt;&lt;rec-number&gt;42&lt;/rec-number&gt;&lt;foreign-keys&gt;&lt;key app="EN" db-id="02vets5ww0fre4e05vr5ddpzptzzvavf5pdd"&gt;42&lt;/key&gt;&lt;/foreign-keys&gt;&lt;ref-type name="Journal Article"&gt;17&lt;/ref-type&gt;&lt;contributors&gt;&lt;authors&gt;&lt;author&gt;Hollingsworth, T. D.&lt;/author&gt;&lt;author&gt;Anderson, R. M.&lt;/author&gt;&lt;author&gt;Fraser, C.&lt;/author&gt;&lt;/authors&gt;&lt;/contributors&gt;&lt;auth-address&gt;Department of Infectious Disease Epidemiology, Faculty of Medicine, Imperial College London, London, United Kingdom. d.hollingsworth@imperial.ac.uk&lt;/auth-address&gt;&lt;titles&gt;&lt;title&gt;HIV-1 transmission, by stage of infection&lt;/title&gt;&lt;secondary-title&gt;J Infect Dis&lt;/secondary-title&gt;&lt;alt-title&gt;The Journal of infectious diseases&lt;/alt-title&gt;&lt;/titles&gt;&lt;periodical&gt;&lt;full-title&gt;J Infect Dis&lt;/full-title&gt;&lt;/periodical&gt;&lt;pages&gt;687-93&lt;/pages&gt;&lt;volume&gt;198&lt;/volume&gt;&lt;number&gt;5&lt;/number&gt;&lt;edition&gt;2008/07/30&lt;/edition&gt;&lt;keywords&gt;&lt;keyword&gt;Disease Transmission, Infectious&lt;/keyword&gt;&lt;keyword&gt;Female&lt;/keyword&gt;&lt;keyword&gt;HIV Infections/*transmission/*virology&lt;/keyword&gt;&lt;keyword&gt;HIV Seropositivity&lt;/keyword&gt;&lt;keyword&gt;*Hiv-1&lt;/keyword&gt;&lt;keyword&gt;Heterosexuality&lt;/keyword&gt;&lt;keyword&gt;Humans&lt;/keyword&gt;&lt;keyword&gt;Male&lt;/keyword&gt;&lt;keyword&gt;Models, Statistical&lt;/keyword&gt;&lt;keyword&gt;Risk Factors&lt;/keyword&gt;&lt;keyword&gt;Time Factors&lt;/keyword&gt;&lt;keyword&gt;Uganda&lt;/keyword&gt;&lt;keyword&gt;Viral Load&lt;/keyword&gt;&lt;/keywords&gt;&lt;dates&gt;&lt;year&gt;2008&lt;/year&gt;&lt;pub-dates&gt;&lt;date&gt;Sep 1&lt;/date&gt;&lt;/pub-dates&gt;&lt;/dates&gt;&lt;isbn&gt;0022-1899 (Print)&amp;#xD;0022-1899&lt;/isbn&gt;&lt;accession-num&gt;18662132&lt;/accession-num&gt;&lt;urls&gt;&lt;/urls&gt;&lt;electronic-resource-num&gt;10.1086/590501&lt;/electronic-resource-num&gt;&lt;remote-database-provider&gt;NLM&lt;/remote-database-provider&gt;&lt;language&gt;eng&lt;/language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A11D881" w14:textId="77777777" w:rsidTr="002C4D81">
        <w:tc>
          <w:tcPr>
            <w:tcW w:w="4518" w:type="dxa"/>
          </w:tcPr>
          <w:p w14:paraId="49B7CDBE" w14:textId="77777777" w:rsidR="006A7DF2" w:rsidRPr="008F5057" w:rsidRDefault="006A7DF2" w:rsidP="00A4372A">
            <w:pPr>
              <w:spacing w:before="40" w:after="40"/>
            </w:pPr>
            <w:r w:rsidRPr="008F5057">
              <w:t>AIDS on ART</w:t>
            </w:r>
          </w:p>
        </w:tc>
        <w:tc>
          <w:tcPr>
            <w:tcW w:w="1872" w:type="dxa"/>
          </w:tcPr>
          <w:p w14:paraId="2B5CE125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5.3 years</w:t>
            </w:r>
          </w:p>
        </w:tc>
        <w:tc>
          <w:tcPr>
            <w:tcW w:w="1584" w:type="dxa"/>
          </w:tcPr>
          <w:p w14:paraId="25360A3B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5333F58" w14:textId="2FC63080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TMsIDE0XTwvRGlzcGxh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gxMzU1PC9wYWdlcz48dm9sdW1lPjg8L3ZvbHVtZT48bnVtYmVyPjEyPC9u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TMsIDE0XTwvRGlzcGxh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gxMzU1PC9wYWdlcz48dm9sdW1lPjg8L3ZvbHVtZT48bnVtYmVyPjEyPC9u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3" w:tooltip="Samji, 2013 #22" w:history="1">
              <w:r w:rsidR="00AF39BF" w:rsidRPr="00F820DB">
                <w:rPr>
                  <w:noProof/>
                </w:rPr>
                <w:t>13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4" w:tooltip="Wada, 2014 #23" w:history="1">
              <w:r w:rsidR="00AF39BF" w:rsidRPr="00F820DB">
                <w:rPr>
                  <w:noProof/>
                </w:rPr>
                <w:t>1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94D60FF" w14:textId="77777777" w:rsidTr="002C4D81">
        <w:tc>
          <w:tcPr>
            <w:tcW w:w="4518" w:type="dxa"/>
          </w:tcPr>
          <w:p w14:paraId="59AB95EB" w14:textId="77777777" w:rsidR="006A7DF2" w:rsidRPr="008F5057" w:rsidRDefault="006A7DF2" w:rsidP="00A4372A">
            <w:pPr>
              <w:spacing w:before="120" w:after="40"/>
              <w:rPr>
                <w:b/>
              </w:rPr>
            </w:pPr>
            <w:r w:rsidRPr="008F5057">
              <w:rPr>
                <w:b/>
              </w:rPr>
              <w:t>ART</w:t>
            </w:r>
          </w:p>
        </w:tc>
        <w:tc>
          <w:tcPr>
            <w:tcW w:w="1872" w:type="dxa"/>
          </w:tcPr>
          <w:p w14:paraId="26A33609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5E5CACB1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2459EFB3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4652B013" w14:textId="77777777" w:rsidTr="002C4D81">
        <w:tc>
          <w:tcPr>
            <w:tcW w:w="4518" w:type="dxa"/>
          </w:tcPr>
          <w:p w14:paraId="188EEE9B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Transmission reduction if injecting partner is on ART</w:t>
            </w:r>
          </w:p>
        </w:tc>
        <w:tc>
          <w:tcPr>
            <w:tcW w:w="1872" w:type="dxa"/>
          </w:tcPr>
          <w:p w14:paraId="3E646D3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59%</w:t>
            </w:r>
          </w:p>
        </w:tc>
        <w:tc>
          <w:tcPr>
            <w:tcW w:w="1584" w:type="dxa"/>
          </w:tcPr>
          <w:p w14:paraId="2DBF176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6F168EB" w14:textId="393E8447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DaG9vcGFueWE8L0F1dGhvcj48WWVhcj4yMDEzPC9ZZWFy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DaG9vcGFueWE8L0F1dGhvcj48WWVhcj4yMDEzPC9ZZWFy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5" w:tooltip="Choopanya, 2013 #8" w:history="1">
              <w:r w:rsidR="00AF39BF" w:rsidRPr="00F820DB">
                <w:rPr>
                  <w:noProof/>
                </w:rPr>
                <w:t>15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64F93882" w14:textId="77777777" w:rsidTr="002C4D81">
        <w:tc>
          <w:tcPr>
            <w:tcW w:w="4518" w:type="dxa"/>
          </w:tcPr>
          <w:p w14:paraId="6D39A549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Transmission reduction if sexual partner is on ART</w:t>
            </w:r>
          </w:p>
        </w:tc>
        <w:tc>
          <w:tcPr>
            <w:tcW w:w="1872" w:type="dxa"/>
          </w:tcPr>
          <w:p w14:paraId="5786E04C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90%</w:t>
            </w:r>
          </w:p>
        </w:tc>
        <w:tc>
          <w:tcPr>
            <w:tcW w:w="1584" w:type="dxa"/>
          </w:tcPr>
          <w:p w14:paraId="6C57AA55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A2E8034" w14:textId="20CEF995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CwgMTYsIDE3XTwvRGlzcGxheVRleHQ+PHJl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CwgMTYsIDE3XTwvRGlzcGxheVRleHQ+PHJl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7" w:tooltip="Castilla, 2005 #44" w:history="1">
              <w:r w:rsidR="00AF39BF" w:rsidRPr="00F820DB">
                <w:rPr>
                  <w:noProof/>
                </w:rPr>
                <w:t>17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712C20CB" w14:textId="77777777" w:rsidTr="002C4D81">
        <w:tc>
          <w:tcPr>
            <w:tcW w:w="4518" w:type="dxa"/>
            <w:shd w:val="clear" w:color="auto" w:fill="auto"/>
          </w:tcPr>
          <w:p w14:paraId="47F9C98A" w14:textId="77777777" w:rsidR="006A7DF2" w:rsidRPr="008F5057" w:rsidRDefault="006A7DF2" w:rsidP="00A4372A">
            <w:pPr>
              <w:spacing w:before="120" w:after="40"/>
              <w:rPr>
                <w:b/>
              </w:rPr>
            </w:pPr>
            <w:r w:rsidRPr="008F5057">
              <w:rPr>
                <w:b/>
              </w:rPr>
              <w:t>PrEP</w:t>
            </w:r>
          </w:p>
        </w:tc>
        <w:tc>
          <w:tcPr>
            <w:tcW w:w="1872" w:type="dxa"/>
          </w:tcPr>
          <w:p w14:paraId="54B585B4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52D72AAC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238CF1FC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5821131D" w14:textId="77777777" w:rsidTr="002C4D81">
        <w:tc>
          <w:tcPr>
            <w:tcW w:w="4518" w:type="dxa"/>
            <w:shd w:val="clear" w:color="auto" w:fill="auto"/>
          </w:tcPr>
          <w:p w14:paraId="44F2FA31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Weekly infection reduction</w:t>
            </w:r>
          </w:p>
        </w:tc>
        <w:tc>
          <w:tcPr>
            <w:tcW w:w="1872" w:type="dxa"/>
          </w:tcPr>
          <w:p w14:paraId="3874F9C0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48.9%</w:t>
            </w:r>
          </w:p>
        </w:tc>
        <w:tc>
          <w:tcPr>
            <w:tcW w:w="1584" w:type="dxa"/>
          </w:tcPr>
          <w:p w14:paraId="7A9E0D51" w14:textId="77777777" w:rsidR="006A7DF2" w:rsidRDefault="006A7DF2" w:rsidP="00A4372A">
            <w:pPr>
              <w:spacing w:before="40" w:after="40"/>
              <w:jc w:val="center"/>
            </w:pPr>
            <w:r>
              <w:t>10%-90%</w:t>
            </w:r>
          </w:p>
        </w:tc>
        <w:tc>
          <w:tcPr>
            <w:tcW w:w="2160" w:type="dxa"/>
          </w:tcPr>
          <w:p w14:paraId="1C71E313" w14:textId="63E15628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DaG9vcGFueWE8L0F1dGhvcj48WWVhcj4yMDEzPC9ZZWFy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DaG9vcGFueWE8L0F1dGhvcj48WWVhcj4yMDEzPC9ZZWFy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5" w:tooltip="Choopanya, 2013 #8" w:history="1">
              <w:r w:rsidR="00AF39BF" w:rsidRPr="00F820DB">
                <w:rPr>
                  <w:noProof/>
                </w:rPr>
                <w:t>15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3383429" w14:textId="77777777" w:rsidTr="002C4D81">
        <w:tc>
          <w:tcPr>
            <w:tcW w:w="4518" w:type="dxa"/>
            <w:shd w:val="clear" w:color="auto" w:fill="auto"/>
          </w:tcPr>
          <w:p w14:paraId="07E716C1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Screening frequency</w:t>
            </w:r>
          </w:p>
        </w:tc>
        <w:tc>
          <w:tcPr>
            <w:tcW w:w="1872" w:type="dxa"/>
          </w:tcPr>
          <w:p w14:paraId="4760AE13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3 months</w:t>
            </w:r>
          </w:p>
        </w:tc>
        <w:tc>
          <w:tcPr>
            <w:tcW w:w="1584" w:type="dxa"/>
          </w:tcPr>
          <w:p w14:paraId="6302DF13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034C362" w14:textId="2917063F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 ExcludeAuth="1"&gt;&lt;Year&gt;2014&lt;/Year&gt;&lt;RecNum&gt;9&lt;/RecNum&gt;&lt;DisplayText&gt;[18]&lt;/DisplayText&gt;&lt;record&gt;&lt;rec-number&gt;9&lt;/rec-number&gt;&lt;foreign-keys&gt;&lt;key app="EN" db-id="02vets5ww0fre4e05vr5ddpzptzzvavf5pdd"&gt;9&lt;/key&gt;&lt;/foreign-keys&gt;&lt;ref-type name="Web Page"&gt;12&lt;/ref-type&gt;&lt;contributors&gt;&lt;authors&gt;&lt;author&gt;Centers for Disease Control and Prevention (CDC),&lt;/author&gt;&lt;/authors&gt;&lt;/contributors&gt;&lt;titles&gt;&lt;title&gt;Preexposure prophylaxis for the prevention of HIV infection in the United States – 2014, a clinical practice guideline&lt;/title&gt;&lt;secondary-title&gt;US Public Health Service &lt;/secondary-title&gt;&lt;/titles&gt;&lt;volume&gt;2017&lt;/volume&gt;&lt;number&gt;Jul 13&lt;/number&gt;&lt;dates&gt;&lt;year&gt;2014&lt;/year&gt;&lt;/dates&gt;&lt;pub-location&gt;Atlanta, GA&lt;/pub-location&gt;&lt;urls&gt;&lt;related-urls&gt;&lt;url&gt;https://www.cdc.gov/hiv/pdf/prepguidelines2014.pdf&lt;/url&gt;&lt;/related-urls&gt;&lt;/urls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8" w:tooltip="Centers for Disease Control and Prevention (CDC), 2014 #9" w:history="1">
              <w:r w:rsidR="00AF39BF" w:rsidRPr="00F820DB">
                <w:rPr>
                  <w:noProof/>
                </w:rPr>
                <w:t>1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144319F" w14:textId="77777777" w:rsidTr="002C4D81">
        <w:tc>
          <w:tcPr>
            <w:tcW w:w="4518" w:type="dxa"/>
            <w:shd w:val="clear" w:color="auto" w:fill="auto"/>
          </w:tcPr>
          <w:p w14:paraId="1E35CD28" w14:textId="77777777" w:rsidR="006A7DF2" w:rsidRPr="008F5057" w:rsidRDefault="006A7DF2" w:rsidP="00A4372A">
            <w:pPr>
              <w:keepNext/>
              <w:spacing w:before="120" w:after="40"/>
              <w:rPr>
                <w:b/>
              </w:rPr>
            </w:pPr>
            <w:r w:rsidRPr="008F5057">
              <w:rPr>
                <w:b/>
              </w:rPr>
              <w:lastRenderedPageBreak/>
              <w:t>Injecting behavior</w:t>
            </w:r>
          </w:p>
        </w:tc>
        <w:tc>
          <w:tcPr>
            <w:tcW w:w="1872" w:type="dxa"/>
          </w:tcPr>
          <w:p w14:paraId="110C4B98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1584" w:type="dxa"/>
          </w:tcPr>
          <w:p w14:paraId="1FBCB22B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2160" w:type="dxa"/>
          </w:tcPr>
          <w:p w14:paraId="250BD056" w14:textId="77777777" w:rsidR="006A7DF2" w:rsidRPr="00812BB6" w:rsidRDefault="006A7DF2" w:rsidP="00A4372A">
            <w:pPr>
              <w:keepNext/>
              <w:spacing w:before="120" w:after="40"/>
              <w:jc w:val="center"/>
            </w:pPr>
          </w:p>
        </w:tc>
      </w:tr>
      <w:tr w:rsidR="002C4D81" w:rsidRPr="008F5057" w14:paraId="136BCC23" w14:textId="77777777" w:rsidTr="002C4D81">
        <w:tc>
          <w:tcPr>
            <w:tcW w:w="4518" w:type="dxa"/>
          </w:tcPr>
          <w:p w14:paraId="40306FB3" w14:textId="77777777" w:rsidR="006A7DF2" w:rsidRPr="008F5057" w:rsidRDefault="006A7DF2" w:rsidP="00A4372A">
            <w:pPr>
              <w:keepNext/>
              <w:spacing w:before="40" w:after="40"/>
            </w:pPr>
            <w:r w:rsidRPr="008F5057">
              <w:t>Long-term needle-sharing partnership duration</w:t>
            </w:r>
          </w:p>
        </w:tc>
        <w:tc>
          <w:tcPr>
            <w:tcW w:w="1872" w:type="dxa"/>
          </w:tcPr>
          <w:p w14:paraId="1D39FA66" w14:textId="77777777" w:rsidR="006A7DF2" w:rsidRPr="008F5057" w:rsidRDefault="006A7DF2" w:rsidP="00A4372A">
            <w:pPr>
              <w:keepNext/>
              <w:spacing w:before="40" w:after="40"/>
              <w:jc w:val="center"/>
            </w:pPr>
            <w:r w:rsidRPr="008F5057">
              <w:t>36 months</w:t>
            </w:r>
          </w:p>
        </w:tc>
        <w:tc>
          <w:tcPr>
            <w:tcW w:w="1584" w:type="dxa"/>
          </w:tcPr>
          <w:p w14:paraId="5447E2C3" w14:textId="77777777" w:rsidR="006A7DF2" w:rsidRDefault="006A7DF2" w:rsidP="00A4372A">
            <w:pPr>
              <w:keepNext/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4D32628" w14:textId="0A8FACCE" w:rsidR="006A7DF2" w:rsidRPr="00812BB6" w:rsidRDefault="006A7DF2" w:rsidP="00AF39BF">
            <w:pPr>
              <w:keepNext/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ZWxsYXJkPC9BdXRob3I+PFllYXI+MjAxNTwvWWVhcj48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ZWxsYXJkPC9BdXRob3I+PFllYXI+MjAxNTwvWWVhcj48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9" w:tooltip="Hellard, 2015 #58" w:history="1">
              <w:r w:rsidR="00AF39BF" w:rsidRPr="00F820DB">
                <w:rPr>
                  <w:noProof/>
                </w:rPr>
                <w:t>19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0" w:tooltip="Sacks-Davis, 2012 #76" w:history="1">
              <w:r w:rsidR="00AF39BF" w:rsidRPr="00F820DB">
                <w:rPr>
                  <w:noProof/>
                </w:rPr>
                <w:t>20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31877CD" w14:textId="77777777" w:rsidTr="002C4D81">
        <w:tc>
          <w:tcPr>
            <w:tcW w:w="4518" w:type="dxa"/>
          </w:tcPr>
          <w:p w14:paraId="29831B01" w14:textId="77777777" w:rsidR="006A7DF2" w:rsidRPr="008F5057" w:rsidRDefault="006A7DF2" w:rsidP="00A4372A">
            <w:pPr>
              <w:keepNext/>
              <w:spacing w:before="40" w:after="40"/>
            </w:pPr>
            <w:r w:rsidRPr="008F5057">
              <w:t>Long-term partnership distribution</w:t>
            </w:r>
          </w:p>
        </w:tc>
        <w:tc>
          <w:tcPr>
            <w:tcW w:w="1872" w:type="dxa"/>
          </w:tcPr>
          <w:p w14:paraId="25AFC95C" w14:textId="77777777" w:rsidR="006A7DF2" w:rsidRPr="008F5057" w:rsidRDefault="006A7DF2" w:rsidP="00A4372A">
            <w:pPr>
              <w:keepNext/>
              <w:spacing w:before="40" w:after="40"/>
              <w:jc w:val="center"/>
            </w:pPr>
          </w:p>
        </w:tc>
        <w:tc>
          <w:tcPr>
            <w:tcW w:w="1584" w:type="dxa"/>
          </w:tcPr>
          <w:p w14:paraId="63CC99A6" w14:textId="77777777" w:rsidR="006A7DF2" w:rsidRDefault="006A7DF2" w:rsidP="00A4372A">
            <w:pPr>
              <w:keepNext/>
              <w:spacing w:before="40" w:after="40"/>
              <w:jc w:val="center"/>
            </w:pPr>
          </w:p>
        </w:tc>
        <w:tc>
          <w:tcPr>
            <w:tcW w:w="2160" w:type="dxa"/>
          </w:tcPr>
          <w:p w14:paraId="3B2F5D3B" w14:textId="3EC37318" w:rsidR="006A7DF2" w:rsidRPr="00812BB6" w:rsidRDefault="006A7DF2" w:rsidP="00AF39BF">
            <w:pPr>
              <w:keepNext/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Huo&lt;/Author&gt;&lt;Year&gt;2007&lt;/Year&gt;&lt;RecNum&gt;61&lt;/RecNum&gt;&lt;DisplayText&gt;[21]&lt;/DisplayText&gt;&lt;record&gt;&lt;rec-number&gt;61&lt;/rec-number&gt;&lt;foreign-keys&gt;&lt;key app="EN" db-id="02vets5ww0fre4e05vr5ddpzptzzvavf5pdd"&gt;61&lt;/key&gt;&lt;/foreign-keys&gt;&lt;ref-type name="Journal Article"&gt;17&lt;/ref-type&gt;&lt;contributors&gt;&lt;authors&gt;&lt;author&gt;Huo, D.&lt;/author&gt;&lt;author&gt;Ouellet, L. J.&lt;/author&gt;&lt;/authors&gt;&lt;/contributors&gt;&lt;auth-address&gt;Department of Health Studies, University of Chicago, 5841 South Maryland Avenue, MC2007, Chicago, IL 60637, USA. dhuo@health.bsd.uchicago.edu&lt;/auth-address&gt;&lt;titles&gt;&lt;title&gt;Needle exchange and injection-related risk behaviors in Chicago: a longitudinal study&lt;/title&gt;&lt;secondary-title&gt;J Acquir Immune Defic Syndr&lt;/secondary-title&gt;&lt;/titles&gt;&lt;pages&gt;108-14&lt;/pages&gt;&lt;volume&gt;45&lt;/volume&gt;&lt;number&gt;1&lt;/number&gt;&lt;keywords&gt;&lt;keyword&gt;Adult&lt;/keyword&gt;&lt;keyword&gt;Chicago/epidemiology&lt;/keyword&gt;&lt;keyword&gt;Cohort Studies&lt;/keyword&gt;&lt;keyword&gt;Female&lt;/keyword&gt;&lt;keyword&gt;Harm Reduction&lt;/keyword&gt;&lt;keyword&gt;Humans&lt;/keyword&gt;&lt;keyword&gt;Logistic Models&lt;/keyword&gt;&lt;keyword&gt;Longitudinal Studies&lt;/keyword&gt;&lt;keyword&gt;Male&lt;/keyword&gt;&lt;keyword&gt;Middle Aged&lt;/keyword&gt;&lt;keyword&gt;Multivariate Analysis&lt;/keyword&gt;&lt;keyword&gt;Needle Sharing/*statistics &amp;amp; numerical data&lt;/keyword&gt;&lt;keyword&gt;Needle-Exchange Programs/*statistics &amp;amp; numerical data&lt;/keyword&gt;&lt;keyword&gt;*Program Evaluation&lt;/keyword&gt;&lt;keyword&gt;*Risk-Taking&lt;/keyword&gt;&lt;keyword&gt;Substance Abuse, Intravenous/*epidemiology&lt;/keyword&gt;&lt;keyword&gt;Urban Population&lt;/keyword&gt;&lt;/keywords&gt;&lt;dates&gt;&lt;year&gt;2007&lt;/year&gt;&lt;pub-dates&gt;&lt;date&gt;May 1&lt;/date&gt;&lt;/pub-dates&gt;&lt;/dates&gt;&lt;isbn&gt;1525-4135 (Print)&amp;#xD;1525-4135 (Linking)&lt;/isbn&gt;&lt;accession-num&gt;17460474&lt;/accession-num&gt;&lt;urls&gt;&lt;related-urls&gt;&lt;url&gt;http://www.ncbi.nlm.nih.gov/pubmed/17460474&lt;/url&gt;&lt;/related-urls&gt;&lt;/urls&gt;&lt;electronic-resource-num&gt;10.1097/QAI.0b013e318050d260&lt;/electronic-resource-num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1" w:tooltip="Huo, 2007 #61" w:history="1">
              <w:r w:rsidR="00AF39BF" w:rsidRPr="00F820DB">
                <w:rPr>
                  <w:noProof/>
                </w:rPr>
                <w:t>21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6135EFE5" w14:textId="77777777" w:rsidTr="002C4D81">
        <w:tc>
          <w:tcPr>
            <w:tcW w:w="4518" w:type="dxa"/>
          </w:tcPr>
          <w:p w14:paraId="7CB8C55E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0 partners</w:t>
            </w:r>
          </w:p>
        </w:tc>
        <w:tc>
          <w:tcPr>
            <w:tcW w:w="1872" w:type="dxa"/>
          </w:tcPr>
          <w:p w14:paraId="57789571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64%</w:t>
            </w:r>
          </w:p>
        </w:tc>
        <w:tc>
          <w:tcPr>
            <w:tcW w:w="1584" w:type="dxa"/>
          </w:tcPr>
          <w:p w14:paraId="4809F847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18688AB" w14:textId="77777777" w:rsidR="006A7DF2" w:rsidRPr="00812BB6" w:rsidRDefault="006A7DF2" w:rsidP="00A4372A">
            <w:pPr>
              <w:spacing w:before="40" w:after="40"/>
            </w:pPr>
          </w:p>
        </w:tc>
      </w:tr>
      <w:tr w:rsidR="002C4D81" w:rsidRPr="008F5057" w14:paraId="01F8B42F" w14:textId="77777777" w:rsidTr="002C4D81">
        <w:tc>
          <w:tcPr>
            <w:tcW w:w="4518" w:type="dxa"/>
          </w:tcPr>
          <w:p w14:paraId="6D4113FB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1 partner</w:t>
            </w:r>
          </w:p>
        </w:tc>
        <w:tc>
          <w:tcPr>
            <w:tcW w:w="1872" w:type="dxa"/>
          </w:tcPr>
          <w:p w14:paraId="74A884AF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21%</w:t>
            </w:r>
          </w:p>
        </w:tc>
        <w:tc>
          <w:tcPr>
            <w:tcW w:w="1584" w:type="dxa"/>
          </w:tcPr>
          <w:p w14:paraId="7FF71B31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5DB1D1D" w14:textId="77777777" w:rsidR="006A7DF2" w:rsidRPr="00812BB6" w:rsidRDefault="006A7DF2" w:rsidP="00A4372A">
            <w:pPr>
              <w:spacing w:before="40" w:after="40"/>
            </w:pPr>
          </w:p>
        </w:tc>
      </w:tr>
      <w:tr w:rsidR="002C4D81" w:rsidRPr="008F5057" w14:paraId="2D93D24C" w14:textId="77777777" w:rsidTr="002C4D81">
        <w:tc>
          <w:tcPr>
            <w:tcW w:w="4518" w:type="dxa"/>
          </w:tcPr>
          <w:p w14:paraId="3D252FF6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2 partners</w:t>
            </w:r>
          </w:p>
        </w:tc>
        <w:tc>
          <w:tcPr>
            <w:tcW w:w="1872" w:type="dxa"/>
          </w:tcPr>
          <w:p w14:paraId="56ADD5BF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1%</w:t>
            </w:r>
          </w:p>
        </w:tc>
        <w:tc>
          <w:tcPr>
            <w:tcW w:w="1584" w:type="dxa"/>
          </w:tcPr>
          <w:p w14:paraId="65EDE803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2EA9CF2" w14:textId="77777777" w:rsidR="006A7DF2" w:rsidRPr="00812BB6" w:rsidRDefault="006A7DF2" w:rsidP="00A4372A">
            <w:pPr>
              <w:spacing w:before="40" w:after="40"/>
            </w:pPr>
          </w:p>
        </w:tc>
      </w:tr>
      <w:tr w:rsidR="002C4D81" w:rsidRPr="008F5057" w14:paraId="7DB01B88" w14:textId="77777777" w:rsidTr="002C4D81">
        <w:tc>
          <w:tcPr>
            <w:tcW w:w="4518" w:type="dxa"/>
          </w:tcPr>
          <w:p w14:paraId="1AF7741F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3 partners</w:t>
            </w:r>
          </w:p>
        </w:tc>
        <w:tc>
          <w:tcPr>
            <w:tcW w:w="1872" w:type="dxa"/>
          </w:tcPr>
          <w:p w14:paraId="222E79D1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3%</w:t>
            </w:r>
          </w:p>
        </w:tc>
        <w:tc>
          <w:tcPr>
            <w:tcW w:w="1584" w:type="dxa"/>
          </w:tcPr>
          <w:p w14:paraId="6C041560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3B4E488" w14:textId="77777777" w:rsidR="006A7DF2" w:rsidRPr="00812BB6" w:rsidRDefault="006A7DF2" w:rsidP="00A4372A">
            <w:pPr>
              <w:spacing w:before="40" w:after="40"/>
            </w:pPr>
          </w:p>
        </w:tc>
      </w:tr>
      <w:tr w:rsidR="002C4D81" w:rsidRPr="008F5057" w14:paraId="4BCE5A8E" w14:textId="77777777" w:rsidTr="002C4D81">
        <w:tc>
          <w:tcPr>
            <w:tcW w:w="4518" w:type="dxa"/>
          </w:tcPr>
          <w:p w14:paraId="681D206C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4 partners</w:t>
            </w:r>
          </w:p>
        </w:tc>
        <w:tc>
          <w:tcPr>
            <w:tcW w:w="1872" w:type="dxa"/>
          </w:tcPr>
          <w:p w14:paraId="4071BE5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%</w:t>
            </w:r>
          </w:p>
        </w:tc>
        <w:tc>
          <w:tcPr>
            <w:tcW w:w="1584" w:type="dxa"/>
          </w:tcPr>
          <w:p w14:paraId="66A06AD8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32FCCBE" w14:textId="77777777" w:rsidR="006A7DF2" w:rsidRPr="00812BB6" w:rsidRDefault="006A7DF2" w:rsidP="00A4372A">
            <w:pPr>
              <w:spacing w:before="40" w:after="40"/>
            </w:pPr>
          </w:p>
        </w:tc>
      </w:tr>
      <w:tr w:rsidR="002C4D81" w:rsidRPr="008F5057" w14:paraId="77D80FF4" w14:textId="77777777" w:rsidTr="002C4D81">
        <w:tc>
          <w:tcPr>
            <w:tcW w:w="4518" w:type="dxa"/>
          </w:tcPr>
          <w:p w14:paraId="4674E901" w14:textId="77777777" w:rsidR="006A7DF2" w:rsidRPr="008F5057" w:rsidRDefault="006A7DF2" w:rsidP="00A4372A">
            <w:pPr>
              <w:spacing w:before="40" w:after="40"/>
            </w:pPr>
            <w:r>
              <w:t>Distribution of long-term sharing frequency</w:t>
            </w:r>
          </w:p>
        </w:tc>
        <w:tc>
          <w:tcPr>
            <w:tcW w:w="1872" w:type="dxa"/>
          </w:tcPr>
          <w:p w14:paraId="0E1BA907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563026F7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1053BF21" w14:textId="735CAF99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TaGF3PC9BdXRob3I+PFllYXI+MjAwNzwvWWVhcj48UmVj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TaGF3PC9BdXRob3I+PFllYXI+MjAwNzwvWWVhcj48UmVj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2" w:tooltip="Shaw, 2007 #80" w:history="1">
              <w:r w:rsidR="00AF39BF" w:rsidRPr="00F820DB">
                <w:rPr>
                  <w:noProof/>
                </w:rPr>
                <w:t>2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CFFF239" w14:textId="77777777" w:rsidTr="002C4D81">
        <w:tc>
          <w:tcPr>
            <w:tcW w:w="4518" w:type="dxa"/>
          </w:tcPr>
          <w:p w14:paraId="36E901F8" w14:textId="77777777" w:rsidR="006A7DF2" w:rsidRPr="008F5057" w:rsidRDefault="006A7DF2" w:rsidP="00A4372A">
            <w:pPr>
              <w:spacing w:before="40" w:after="40"/>
            </w:pPr>
            <w:r>
              <w:t xml:space="preserve">      1 time per month</w:t>
            </w:r>
          </w:p>
        </w:tc>
        <w:tc>
          <w:tcPr>
            <w:tcW w:w="1872" w:type="dxa"/>
          </w:tcPr>
          <w:p w14:paraId="23FD6A87" w14:textId="77777777" w:rsidR="006A7DF2" w:rsidRPr="008F5057" w:rsidRDefault="006A7DF2" w:rsidP="00A4372A">
            <w:pPr>
              <w:spacing w:before="40" w:after="40"/>
              <w:jc w:val="center"/>
            </w:pPr>
            <w:r>
              <w:t>38%</w:t>
            </w:r>
          </w:p>
        </w:tc>
        <w:tc>
          <w:tcPr>
            <w:tcW w:w="1584" w:type="dxa"/>
          </w:tcPr>
          <w:p w14:paraId="4BEC71F1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8DC0D88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2CB848DB" w14:textId="77777777" w:rsidTr="002C4D81">
        <w:tc>
          <w:tcPr>
            <w:tcW w:w="4518" w:type="dxa"/>
          </w:tcPr>
          <w:p w14:paraId="41FC4A0D" w14:textId="77777777" w:rsidR="006A7DF2" w:rsidRPr="008F5057" w:rsidRDefault="006A7DF2" w:rsidP="00A4372A">
            <w:pPr>
              <w:spacing w:before="40" w:after="40"/>
            </w:pPr>
            <w:r>
              <w:t xml:space="preserve">      1 time per week</w:t>
            </w:r>
          </w:p>
        </w:tc>
        <w:tc>
          <w:tcPr>
            <w:tcW w:w="1872" w:type="dxa"/>
          </w:tcPr>
          <w:p w14:paraId="06B1AA4B" w14:textId="77777777" w:rsidR="006A7DF2" w:rsidRPr="008F5057" w:rsidRDefault="006A7DF2" w:rsidP="00A4372A">
            <w:pPr>
              <w:spacing w:before="40" w:after="40"/>
              <w:jc w:val="center"/>
            </w:pPr>
            <w:r>
              <w:t>45%</w:t>
            </w:r>
          </w:p>
        </w:tc>
        <w:tc>
          <w:tcPr>
            <w:tcW w:w="1584" w:type="dxa"/>
          </w:tcPr>
          <w:p w14:paraId="68DEC35B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4F9582B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4273E283" w14:textId="77777777" w:rsidTr="002C4D81">
        <w:tc>
          <w:tcPr>
            <w:tcW w:w="4518" w:type="dxa"/>
          </w:tcPr>
          <w:p w14:paraId="34CFCE3B" w14:textId="77777777" w:rsidR="006A7DF2" w:rsidRPr="008F5057" w:rsidRDefault="006A7DF2" w:rsidP="00A4372A">
            <w:pPr>
              <w:spacing w:before="40" w:after="40"/>
            </w:pPr>
            <w:r>
              <w:t xml:space="preserve">      1 time per day</w:t>
            </w:r>
          </w:p>
        </w:tc>
        <w:tc>
          <w:tcPr>
            <w:tcW w:w="1872" w:type="dxa"/>
          </w:tcPr>
          <w:p w14:paraId="23276AA7" w14:textId="77777777" w:rsidR="006A7DF2" w:rsidRPr="008F5057" w:rsidRDefault="006A7DF2" w:rsidP="00A4372A">
            <w:pPr>
              <w:spacing w:before="40" w:after="40"/>
              <w:jc w:val="center"/>
            </w:pPr>
            <w:r>
              <w:t>17%</w:t>
            </w:r>
          </w:p>
        </w:tc>
        <w:tc>
          <w:tcPr>
            <w:tcW w:w="1584" w:type="dxa"/>
          </w:tcPr>
          <w:p w14:paraId="3A334B81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5CE46E9A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0AC100AE" w14:textId="77777777" w:rsidTr="002C4D81">
        <w:tc>
          <w:tcPr>
            <w:tcW w:w="4518" w:type="dxa"/>
          </w:tcPr>
          <w:p w14:paraId="72C589E3" w14:textId="77777777" w:rsidR="006A7DF2" w:rsidRPr="008F5057" w:rsidRDefault="006A7DF2" w:rsidP="00A4372A">
            <w:pPr>
              <w:spacing w:before="40" w:after="40"/>
            </w:pPr>
            <w:r>
              <w:t>One-time sharing frequency</w:t>
            </w:r>
          </w:p>
        </w:tc>
        <w:tc>
          <w:tcPr>
            <w:tcW w:w="1872" w:type="dxa"/>
          </w:tcPr>
          <w:p w14:paraId="1F47C28D" w14:textId="77777777" w:rsidR="006A7DF2" w:rsidRPr="008F5057" w:rsidRDefault="006A7DF2" w:rsidP="00A4372A">
            <w:pPr>
              <w:spacing w:before="40" w:after="40"/>
              <w:jc w:val="center"/>
            </w:pPr>
            <w:r>
              <w:t>0.14 times/week</w:t>
            </w:r>
          </w:p>
        </w:tc>
        <w:tc>
          <w:tcPr>
            <w:tcW w:w="1584" w:type="dxa"/>
          </w:tcPr>
          <w:p w14:paraId="1EFF6315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688D786" w14:textId="14FBA022" w:rsidR="006A7DF2" w:rsidRPr="00812BB6" w:rsidRDefault="006A7DF2">
            <w:pPr>
              <w:spacing w:before="40" w:after="40"/>
              <w:jc w:val="center"/>
            </w:pPr>
            <w:r w:rsidRPr="00812BB6">
              <w:t>Estimated</w:t>
            </w:r>
            <w:r w:rsidR="002C4D81" w:rsidRPr="00F820DB">
              <w:rPr>
                <w:rStyle w:val="FootnoteReference"/>
              </w:rPr>
              <w:t>*</w:t>
            </w:r>
            <w:r w:rsidR="002C4D81" w:rsidRPr="00F820DB">
              <w:rPr>
                <w:vertAlign w:val="superscript"/>
              </w:rPr>
              <w:t>*</w:t>
            </w:r>
          </w:p>
        </w:tc>
      </w:tr>
      <w:tr w:rsidR="002C4D81" w:rsidRPr="008F5057" w14:paraId="73529A3F" w14:textId="77777777" w:rsidTr="002C4D81">
        <w:tc>
          <w:tcPr>
            <w:tcW w:w="4518" w:type="dxa"/>
          </w:tcPr>
          <w:p w14:paraId="2943D440" w14:textId="77777777" w:rsidR="006A7DF2" w:rsidRPr="008F5057" w:rsidRDefault="006A7DF2" w:rsidP="00A4372A">
            <w:pPr>
              <w:spacing w:before="40" w:after="40"/>
            </w:pPr>
            <w:r w:rsidRPr="008F5057">
              <w:t>Transmission rate per injection</w:t>
            </w:r>
          </w:p>
        </w:tc>
        <w:tc>
          <w:tcPr>
            <w:tcW w:w="1872" w:type="dxa"/>
          </w:tcPr>
          <w:p w14:paraId="2A326834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6AD45B45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6FBE51BC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7C79D523" w14:textId="77777777" w:rsidTr="002C4D81">
        <w:tc>
          <w:tcPr>
            <w:tcW w:w="4518" w:type="dxa"/>
          </w:tcPr>
          <w:p w14:paraId="42F453F4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symptomatic HIV</w:t>
            </w:r>
          </w:p>
        </w:tc>
        <w:tc>
          <w:tcPr>
            <w:tcW w:w="1872" w:type="dxa"/>
          </w:tcPr>
          <w:p w14:paraId="3245953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05%</w:t>
            </w:r>
          </w:p>
        </w:tc>
        <w:tc>
          <w:tcPr>
            <w:tcW w:w="1584" w:type="dxa"/>
          </w:tcPr>
          <w:p w14:paraId="327AA6E4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66143FC" w14:textId="10D9C13B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7CBF3CDF" w14:textId="77777777" w:rsidTr="002C4D81">
        <w:tc>
          <w:tcPr>
            <w:tcW w:w="4518" w:type="dxa"/>
          </w:tcPr>
          <w:p w14:paraId="68F2A190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Symptomatic HIV</w:t>
            </w:r>
          </w:p>
        </w:tc>
        <w:tc>
          <w:tcPr>
            <w:tcW w:w="1872" w:type="dxa"/>
          </w:tcPr>
          <w:p w14:paraId="3F2D0946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2.85</w:t>
            </w:r>
          </w:p>
        </w:tc>
        <w:tc>
          <w:tcPr>
            <w:tcW w:w="1584" w:type="dxa"/>
          </w:tcPr>
          <w:p w14:paraId="3DC994DA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960418A" w14:textId="2553F4FD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BB1699E" w14:textId="77777777" w:rsidTr="002C4D81">
        <w:tc>
          <w:tcPr>
            <w:tcW w:w="4518" w:type="dxa"/>
          </w:tcPr>
          <w:p w14:paraId="4F8F2D06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IDS</w:t>
            </w:r>
          </w:p>
        </w:tc>
        <w:tc>
          <w:tcPr>
            <w:tcW w:w="1872" w:type="dxa"/>
          </w:tcPr>
          <w:p w14:paraId="42BF1C51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7.10</w:t>
            </w:r>
          </w:p>
        </w:tc>
        <w:tc>
          <w:tcPr>
            <w:tcW w:w="1584" w:type="dxa"/>
          </w:tcPr>
          <w:p w14:paraId="38AE20CC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B2D15FE" w14:textId="10DA9FFB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30A37AD" w14:textId="77777777" w:rsidTr="002C4D81">
        <w:tc>
          <w:tcPr>
            <w:tcW w:w="4518" w:type="dxa"/>
          </w:tcPr>
          <w:p w14:paraId="402DC304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cute HIV</w:t>
            </w:r>
          </w:p>
        </w:tc>
        <w:tc>
          <w:tcPr>
            <w:tcW w:w="1872" w:type="dxa"/>
          </w:tcPr>
          <w:p w14:paraId="369F4A85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24.50</w:t>
            </w:r>
          </w:p>
        </w:tc>
        <w:tc>
          <w:tcPr>
            <w:tcW w:w="1584" w:type="dxa"/>
          </w:tcPr>
          <w:p w14:paraId="17FA9088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2877E70" w14:textId="669E2B54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5LCAxMCwgMjNdPC9EaXNwbGF5
VGV4dD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ENpdGU+PEF1dGhvcj5QdWJsaWMgSGVhbHRoIEFnZW5jeSBvZiBDYW5h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5LCAxMCwgMjNdPC9EaXNwbGF5
VGV4dD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ENpdGU+PEF1dGhvcj5QdWJsaWMgSGVhbHRoIEFnZW5jeSBvZiBDYW5h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9" w:tooltip="Pilcher, 2004 #43" w:history="1">
              <w:r w:rsidR="00AF39BF" w:rsidRPr="00F820DB">
                <w:rPr>
                  <w:noProof/>
                </w:rPr>
                <w:t>9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595A53C" w14:textId="77777777" w:rsidTr="002C4D81">
        <w:tc>
          <w:tcPr>
            <w:tcW w:w="4518" w:type="dxa"/>
          </w:tcPr>
          <w:p w14:paraId="5A06A909" w14:textId="77777777" w:rsidR="006A7DF2" w:rsidRPr="008F5057" w:rsidRDefault="006A7DF2" w:rsidP="00A4372A">
            <w:pPr>
              <w:spacing w:before="120" w:after="40"/>
              <w:rPr>
                <w:b/>
                <w:bCs/>
                <w:sz w:val="20"/>
                <w:szCs w:val="20"/>
              </w:rPr>
            </w:pPr>
            <w:r>
              <w:rPr>
                <w:rFonts w:eastAsia="Arial Unicode MS"/>
                <w:b/>
              </w:rPr>
              <w:t>Opioid agonist</w:t>
            </w:r>
            <w:r w:rsidRPr="007402B0">
              <w:rPr>
                <w:rFonts w:eastAsia="Arial Unicode MS"/>
                <w:b/>
              </w:rPr>
              <w:t xml:space="preserve"> therapy</w:t>
            </w:r>
          </w:p>
        </w:tc>
        <w:tc>
          <w:tcPr>
            <w:tcW w:w="1872" w:type="dxa"/>
          </w:tcPr>
          <w:p w14:paraId="4C8FB029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3F65F255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450E6DC3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0EEEF2F5" w14:textId="77777777" w:rsidTr="002C4D81">
        <w:tc>
          <w:tcPr>
            <w:tcW w:w="4518" w:type="dxa"/>
          </w:tcPr>
          <w:p w14:paraId="68F0CF01" w14:textId="77777777" w:rsidR="006A7DF2" w:rsidRPr="008F5057" w:rsidRDefault="006A7DF2" w:rsidP="00A4372A">
            <w:pPr>
              <w:spacing w:before="40" w:after="40"/>
              <w:rPr>
                <w:b/>
                <w:bCs/>
                <w:sz w:val="20"/>
                <w:szCs w:val="20"/>
              </w:rPr>
            </w:pPr>
            <w:r w:rsidRPr="008F5057">
              <w:t xml:space="preserve">Initial PWID enrollment </w:t>
            </w:r>
          </w:p>
        </w:tc>
        <w:tc>
          <w:tcPr>
            <w:tcW w:w="1872" w:type="dxa"/>
          </w:tcPr>
          <w:p w14:paraId="79423BE4" w14:textId="2736D240" w:rsidR="006A7DF2" w:rsidRPr="008F5057" w:rsidRDefault="00D65E78" w:rsidP="00A4372A">
            <w:pPr>
              <w:spacing w:before="40" w:after="40"/>
              <w:jc w:val="center"/>
            </w:pPr>
            <w:r>
              <w:t>25</w:t>
            </w:r>
            <w:r w:rsidR="006A7DF2" w:rsidRPr="008F5057">
              <w:t>%</w:t>
            </w:r>
          </w:p>
        </w:tc>
        <w:tc>
          <w:tcPr>
            <w:tcW w:w="1584" w:type="dxa"/>
          </w:tcPr>
          <w:p w14:paraId="7D00948F" w14:textId="672C4ED0" w:rsidR="006A7DF2" w:rsidRDefault="00D65E78" w:rsidP="00A4372A">
            <w:pPr>
              <w:spacing w:before="40" w:after="40"/>
              <w:jc w:val="center"/>
            </w:pPr>
            <w:r>
              <w:t>25%-60%</w:t>
            </w:r>
          </w:p>
        </w:tc>
        <w:tc>
          <w:tcPr>
            <w:tcW w:w="2160" w:type="dxa"/>
          </w:tcPr>
          <w:p w14:paraId="1A50202C" w14:textId="7A46C9EC" w:rsidR="006A7DF2" w:rsidRPr="00812BB6" w:rsidRDefault="006A7DF2" w:rsidP="00AF39BF">
            <w:pPr>
              <w:spacing w:before="40" w:after="40"/>
              <w:jc w:val="center"/>
              <w:rPr>
                <w:b/>
                <w:bCs/>
                <w:sz w:val="20"/>
                <w:szCs w:val="20"/>
              </w:rPr>
            </w:pPr>
            <w:r w:rsidRPr="00F820DB">
              <w:fldChar w:fldCharType="begin">
                <w:fldData xml:space="preserve">PEVuZE5vdGU+PENpdGU+PEF1dGhvcj5aYXJpYzwvQXV0aG9yPjxZZWFyPjIwMDA8L1llYXI+PFJl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aYXJpYzwvQXV0aG9yPjxZZWFyPjIwMDA8L1llYXI+PFJl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6" w:tooltip="Broz, 2014 #12" w:history="1">
              <w:r w:rsidR="00AF39BF" w:rsidRPr="00F820DB">
                <w:rPr>
                  <w:noProof/>
                </w:rPr>
                <w:t>6</w:t>
              </w:r>
            </w:hyperlink>
            <w:r w:rsidR="00C73DB2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C73DB2" w:rsidRPr="00F820DB">
              <w:rPr>
                <w:noProof/>
              </w:rPr>
              <w:t xml:space="preserve">, </w:t>
            </w:r>
            <w:hyperlink w:anchor="_ENREF_25" w:tooltip="Bernard, 2016 #60" w:history="1">
              <w:r w:rsidR="00AF39BF" w:rsidRPr="00F820DB">
                <w:rPr>
                  <w:noProof/>
                </w:rPr>
                <w:t>25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BE33CC8" w14:textId="77777777" w:rsidTr="002C4D81">
        <w:tc>
          <w:tcPr>
            <w:tcW w:w="4518" w:type="dxa"/>
          </w:tcPr>
          <w:p w14:paraId="7FEB529A" w14:textId="77777777" w:rsidR="006A7DF2" w:rsidRPr="008F5057" w:rsidRDefault="006A7DF2" w:rsidP="00A4372A">
            <w:pPr>
              <w:spacing w:before="40" w:after="40"/>
            </w:pPr>
            <w:r w:rsidRPr="008F5057">
              <w:t>Percent of PWID who quit annually</w:t>
            </w:r>
          </w:p>
        </w:tc>
        <w:tc>
          <w:tcPr>
            <w:tcW w:w="1872" w:type="dxa"/>
          </w:tcPr>
          <w:p w14:paraId="01CCE798" w14:textId="0AF0B5A0" w:rsidR="006A7DF2" w:rsidRPr="008F5057" w:rsidRDefault="00D65E78" w:rsidP="00A4372A">
            <w:pPr>
              <w:spacing w:before="40" w:after="40"/>
              <w:jc w:val="center"/>
            </w:pPr>
            <w:r>
              <w:t>31.5</w:t>
            </w:r>
            <w:r w:rsidR="006A7DF2" w:rsidRPr="008F5057">
              <w:t>%</w:t>
            </w:r>
          </w:p>
        </w:tc>
        <w:tc>
          <w:tcPr>
            <w:tcW w:w="1584" w:type="dxa"/>
          </w:tcPr>
          <w:p w14:paraId="2CDD5942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2B604CE" w14:textId="2D0F105A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Zaric&lt;/Author&gt;&lt;Year&gt;2000&lt;/Year&gt;&lt;RecNum&gt;27&lt;/RecNum&gt;&lt;DisplayText&gt;[24]&lt;/DisplayText&gt;&lt;record&gt;&lt;rec-number&gt;27&lt;/rec-number&gt;&lt;foreign-keys&gt;&lt;key app="EN" db-id="02vets5ww0fre4e05vr5ddpzptzzvavf5pdd"&gt;27&lt;/key&gt;&lt;/foreign-keys&gt;&lt;ref-type name="Journal Article"&gt;17&lt;/ref-type&gt;&lt;contributors&gt;&lt;authors&gt;&lt;author&gt;Zaric, G. S.&lt;/author&gt;&lt;author&gt;Barnett, P. G.&lt;/author&gt;&lt;author&gt;Brandeau, M. L.&lt;/author&gt;&lt;/authors&gt;&lt;/contributors&gt;&lt;auth-address&gt;Cooperative Studies Program, Palo Alto Veterans Affairs Health Care System, Menlo Park, Calif. 94025, USA.&lt;/auth-address&gt;&lt;titles&gt;&lt;title&gt;HIV transmission and the cost-effectiveness of methadone maintenance&lt;/title&gt;&lt;secondary-title&gt;Am J Public Health&lt;/secondary-title&gt;&lt;alt-title&gt;American journal of public health&lt;/alt-title&gt;&lt;/titles&gt;&lt;pages&gt;1100-11&lt;/pages&gt;&lt;volume&gt;90&lt;/volume&gt;&lt;number&gt;7&lt;/number&gt;&lt;edition&gt;2000/07/18&lt;/edition&gt;&lt;keywords&gt;&lt;keyword&gt;Adult&lt;/keyword&gt;&lt;keyword&gt;Analgesics, Opioid/*economics/therapeutic use&lt;/keyword&gt;&lt;keyword&gt;Cost-Benefit Analysis&lt;/keyword&gt;&lt;keyword&gt;HIV Infections/epidemiology/prevention &amp;amp; control/*transmission&lt;/keyword&gt;&lt;keyword&gt;*Health Care Costs&lt;/keyword&gt;&lt;keyword&gt;Heroin Dependence/*rehabilitation/virology&lt;/keyword&gt;&lt;keyword&gt;Humans&lt;/keyword&gt;&lt;keyword&gt;Los Angeles/epidemiology&lt;/keyword&gt;&lt;keyword&gt;Methadone/*economics/therapeutic use&lt;/keyword&gt;&lt;keyword&gt;Middle Aged&lt;/keyword&gt;&lt;keyword&gt;Models, Theoretical&lt;/keyword&gt;&lt;keyword&gt;New York City/epidemiology&lt;/keyword&gt;&lt;keyword&gt;Prevalence&lt;/keyword&gt;&lt;keyword&gt;Quality-Adjusted Life Years&lt;/keyword&gt;&lt;keyword&gt;Sensitivity and Specificity&lt;/keyword&gt;&lt;keyword&gt;Substance Abuse, Intravenous/*rehabilitation/virology&lt;/keyword&gt;&lt;keyword&gt;Survival Rate&lt;/keyword&gt;&lt;/keywords&gt;&lt;dates&gt;&lt;year&gt;2000&lt;/year&gt;&lt;pub-dates&gt;&lt;date&gt;Jul&lt;/date&gt;&lt;/pub-dates&gt;&lt;/dates&gt;&lt;isbn&gt;0090-0036 (Print)&amp;#xD;0090-0036&lt;/isbn&gt;&lt;accession-num&gt;10897189&lt;/accession-num&gt;&lt;urls&gt;&lt;/urls&gt;&lt;custom2&gt;Pmc1446290&lt;/custom2&gt;&lt;remote-database-provider&gt;NLM&lt;/remote-database-provider&gt;&lt;language&gt;eng&lt;/language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BF38E0C" w14:textId="77777777" w:rsidTr="002C4D81">
        <w:tc>
          <w:tcPr>
            <w:tcW w:w="4518" w:type="dxa"/>
          </w:tcPr>
          <w:p w14:paraId="379FBEB7" w14:textId="77777777" w:rsidR="006A7DF2" w:rsidRPr="008F5057" w:rsidRDefault="006A7DF2" w:rsidP="00A4372A">
            <w:pPr>
              <w:spacing w:before="120" w:after="40"/>
              <w:rPr>
                <w:b/>
              </w:rPr>
            </w:pPr>
            <w:r w:rsidRPr="008F5057">
              <w:rPr>
                <w:b/>
              </w:rPr>
              <w:t>Sexual behavior</w:t>
            </w:r>
          </w:p>
        </w:tc>
        <w:tc>
          <w:tcPr>
            <w:tcW w:w="1872" w:type="dxa"/>
          </w:tcPr>
          <w:p w14:paraId="06644834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1584" w:type="dxa"/>
          </w:tcPr>
          <w:p w14:paraId="50329E93" w14:textId="77777777" w:rsidR="006A7DF2" w:rsidRPr="008F5057" w:rsidRDefault="006A7DF2" w:rsidP="00A4372A">
            <w:pPr>
              <w:spacing w:before="120" w:after="40"/>
              <w:jc w:val="center"/>
            </w:pPr>
          </w:p>
        </w:tc>
        <w:tc>
          <w:tcPr>
            <w:tcW w:w="2160" w:type="dxa"/>
          </w:tcPr>
          <w:p w14:paraId="40FA4345" w14:textId="77777777" w:rsidR="006A7DF2" w:rsidRPr="00812BB6" w:rsidRDefault="006A7DF2" w:rsidP="00A4372A">
            <w:pPr>
              <w:spacing w:before="120" w:after="40"/>
              <w:jc w:val="center"/>
            </w:pPr>
          </w:p>
        </w:tc>
      </w:tr>
      <w:tr w:rsidR="002C4D81" w:rsidRPr="008F5057" w14:paraId="4E10951D" w14:textId="77777777" w:rsidTr="002C4D81">
        <w:tc>
          <w:tcPr>
            <w:tcW w:w="4518" w:type="dxa"/>
          </w:tcPr>
          <w:p w14:paraId="299D565A" w14:textId="77777777" w:rsidR="006A7DF2" w:rsidRPr="008F5057" w:rsidRDefault="006A7DF2" w:rsidP="00A4372A">
            <w:pPr>
              <w:spacing w:before="40" w:after="40"/>
            </w:pPr>
            <w:r w:rsidRPr="008F5057">
              <w:t>Percent of male PWID having a regular sex partner</w:t>
            </w:r>
          </w:p>
        </w:tc>
        <w:tc>
          <w:tcPr>
            <w:tcW w:w="1872" w:type="dxa"/>
          </w:tcPr>
          <w:p w14:paraId="14067511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58%</w:t>
            </w:r>
          </w:p>
        </w:tc>
        <w:tc>
          <w:tcPr>
            <w:tcW w:w="1584" w:type="dxa"/>
          </w:tcPr>
          <w:p w14:paraId="56C5D3C2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E59975C" w14:textId="1CA8A0E7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Huo&lt;/Author&gt;&lt;Year&gt;2007&lt;/Year&gt;&lt;RecNum&gt;61&lt;/RecNum&gt;&lt;DisplayText&gt;[21]&lt;/DisplayText&gt;&lt;record&gt;&lt;rec-number&gt;61&lt;/rec-number&gt;&lt;foreign-keys&gt;&lt;key app="EN" db-id="02vets5ww0fre4e05vr5ddpzptzzvavf5pdd"&gt;61&lt;/key&gt;&lt;/foreign-keys&gt;&lt;ref-type name="Journal Article"&gt;17&lt;/ref-type&gt;&lt;contributors&gt;&lt;authors&gt;&lt;author&gt;Huo, D.&lt;/author&gt;&lt;author&gt;Ouellet, L. J.&lt;/author&gt;&lt;/authors&gt;&lt;/contributors&gt;&lt;auth-address&gt;Department of Health Studies, University of Chicago, 5841 South Maryland Avenue, MC2007, Chicago, IL 60637, USA. dhuo@health.bsd.uchicago.edu&lt;/auth-address&gt;&lt;titles&gt;&lt;title&gt;Needle exchange and injection-related risk behaviors in Chicago: a longitudinal study&lt;/title&gt;&lt;secondary-title&gt;J Acquir Immune Defic Syndr&lt;/secondary-title&gt;&lt;/titles&gt;&lt;pages&gt;108-14&lt;/pages&gt;&lt;volume&gt;45&lt;/volume&gt;&lt;number&gt;1&lt;/number&gt;&lt;keywords&gt;&lt;keyword&gt;Adult&lt;/keyword&gt;&lt;keyword&gt;Chicago/epidemiology&lt;/keyword&gt;&lt;keyword&gt;Cohort Studies&lt;/keyword&gt;&lt;keyword&gt;Female&lt;/keyword&gt;&lt;keyword&gt;Harm Reduction&lt;/keyword&gt;&lt;keyword&gt;Humans&lt;/keyword&gt;&lt;keyword&gt;Logistic Models&lt;/keyword&gt;&lt;keyword&gt;Longitudinal Studies&lt;/keyword&gt;&lt;keyword&gt;Male&lt;/keyword&gt;&lt;keyword&gt;Middle Aged&lt;/keyword&gt;&lt;keyword&gt;Multivariate Analysis&lt;/keyword&gt;&lt;keyword&gt;Needle Sharing/*statistics &amp;amp; numerical data&lt;/keyword&gt;&lt;keyword&gt;Needle-Exchange Programs/*statistics &amp;amp; numerical data&lt;/keyword&gt;&lt;keyword&gt;*Program Evaluation&lt;/keyword&gt;&lt;keyword&gt;*Risk-Taking&lt;/keyword&gt;&lt;keyword&gt;Substance Abuse, Intravenous/*epidemiology&lt;/keyword&gt;&lt;keyword&gt;Urban Population&lt;/keyword&gt;&lt;/keywords&gt;&lt;dates&gt;&lt;year&gt;2007&lt;/year&gt;&lt;pub-dates&gt;&lt;date&gt;May 1&lt;/date&gt;&lt;/pub-dates&gt;&lt;/dates&gt;&lt;isbn&gt;1525-4135 (Print)&amp;#xD;1525-4135 (Linking)&lt;/isbn&gt;&lt;accession-num&gt;17460474&lt;/accession-num&gt;&lt;urls&gt;&lt;related-urls&gt;&lt;url&gt;http://www.ncbi.nlm.nih.gov/pubmed/17460474&lt;/url&gt;&lt;/related-urls&gt;&lt;/urls&gt;&lt;electronic-resource-num&gt;10.1097/QAI.0b013e318050d260&lt;/electronic-resource-num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1" w:tooltip="Huo, 2007 #61" w:history="1">
              <w:r w:rsidR="00AF39BF" w:rsidRPr="00F820DB">
                <w:rPr>
                  <w:noProof/>
                </w:rPr>
                <w:t>21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2469747" w14:textId="77777777" w:rsidTr="002C4D81">
        <w:tc>
          <w:tcPr>
            <w:tcW w:w="4518" w:type="dxa"/>
          </w:tcPr>
          <w:p w14:paraId="6D355A91" w14:textId="77777777" w:rsidR="006A7DF2" w:rsidRPr="008F5057" w:rsidRDefault="006A7DF2" w:rsidP="00A4372A">
            <w:pPr>
              <w:spacing w:before="40" w:after="40"/>
            </w:pPr>
            <w:r w:rsidRPr="008F5057">
              <w:t>Percent of female PWID having a regular sex partner</w:t>
            </w:r>
          </w:p>
        </w:tc>
        <w:tc>
          <w:tcPr>
            <w:tcW w:w="1872" w:type="dxa"/>
          </w:tcPr>
          <w:p w14:paraId="32E04F22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82%</w:t>
            </w:r>
          </w:p>
        </w:tc>
        <w:tc>
          <w:tcPr>
            <w:tcW w:w="1584" w:type="dxa"/>
          </w:tcPr>
          <w:p w14:paraId="624898E7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61EAFAF" w14:textId="77777777" w:rsidR="006A7DF2" w:rsidRPr="00812BB6" w:rsidRDefault="006A7DF2" w:rsidP="00A4372A">
            <w:pPr>
              <w:spacing w:before="40" w:after="40"/>
              <w:jc w:val="center"/>
            </w:pPr>
            <w:r w:rsidRPr="00812BB6">
              <w:t>Calculated</w:t>
            </w:r>
          </w:p>
        </w:tc>
      </w:tr>
      <w:tr w:rsidR="002C4D81" w:rsidRPr="008F5057" w14:paraId="3055120A" w14:textId="77777777" w:rsidTr="002C4D81">
        <w:tc>
          <w:tcPr>
            <w:tcW w:w="4518" w:type="dxa"/>
          </w:tcPr>
          <w:p w14:paraId="59265C4D" w14:textId="77777777" w:rsidR="006A7DF2" w:rsidRPr="008F5057" w:rsidRDefault="006A7DF2" w:rsidP="00A4372A">
            <w:pPr>
              <w:spacing w:before="40" w:after="40"/>
            </w:pPr>
            <w:r w:rsidRPr="008F5057">
              <w:t>Partnership duration</w:t>
            </w:r>
          </w:p>
        </w:tc>
        <w:tc>
          <w:tcPr>
            <w:tcW w:w="1872" w:type="dxa"/>
          </w:tcPr>
          <w:p w14:paraId="2FAFEA30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0AB802B7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504CE0B3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31FFEF13" w14:textId="77777777" w:rsidTr="002C4D81">
        <w:tc>
          <w:tcPr>
            <w:tcW w:w="4518" w:type="dxa"/>
          </w:tcPr>
          <w:p w14:paraId="4AA1C965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Regular sex partner</w:t>
            </w:r>
          </w:p>
        </w:tc>
        <w:tc>
          <w:tcPr>
            <w:tcW w:w="1872" w:type="dxa"/>
          </w:tcPr>
          <w:p w14:paraId="3BB817A3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24 months</w:t>
            </w:r>
          </w:p>
        </w:tc>
        <w:tc>
          <w:tcPr>
            <w:tcW w:w="1584" w:type="dxa"/>
          </w:tcPr>
          <w:p w14:paraId="206F89EE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20B2E66" w14:textId="3F504800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LYXBhZGlhPC9BdXRob3I+PFllYXI+MjAwNzwvWWVhcj48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LYXBhZGlhPC9BdXRob3I+PFllYXI+MjAwNzwvWWVhcj48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26" w:tooltip="Kapadia, 2007 #37" w:history="1">
              <w:r w:rsidR="00AF39BF" w:rsidRPr="00F820DB">
                <w:rPr>
                  <w:noProof/>
                </w:rPr>
                <w:t>26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80420AF" w14:textId="77777777" w:rsidTr="002C4D81">
        <w:tc>
          <w:tcPr>
            <w:tcW w:w="4518" w:type="dxa"/>
          </w:tcPr>
          <w:p w14:paraId="428374A8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Casual sex partner</w:t>
            </w:r>
          </w:p>
        </w:tc>
        <w:tc>
          <w:tcPr>
            <w:tcW w:w="1872" w:type="dxa"/>
          </w:tcPr>
          <w:p w14:paraId="481F392E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6 months</w:t>
            </w:r>
          </w:p>
        </w:tc>
        <w:tc>
          <w:tcPr>
            <w:tcW w:w="1584" w:type="dxa"/>
          </w:tcPr>
          <w:p w14:paraId="70E185FB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6DDDA15" w14:textId="77777777" w:rsidR="006A7DF2" w:rsidRPr="00812BB6" w:rsidRDefault="006A7DF2" w:rsidP="00A4372A">
            <w:pPr>
              <w:spacing w:before="40" w:after="40"/>
              <w:jc w:val="center"/>
            </w:pPr>
            <w:r w:rsidRPr="00812BB6">
              <w:t>Estimated</w:t>
            </w:r>
            <w:r w:rsidRPr="00F820DB">
              <w:rPr>
                <w:rStyle w:val="FootnoteReference"/>
                <w:vertAlign w:val="baseline"/>
              </w:rPr>
              <w:fldChar w:fldCharType="begin"/>
            </w:r>
            <w:r w:rsidRPr="00F820DB">
              <w:rPr>
                <w:rStyle w:val="FootnoteReference"/>
                <w:vertAlign w:val="baseline"/>
              </w:rPr>
              <w:instrText xml:space="preserve"> NOTEREF _Ref487748191 \h  \* MERGEFORMAT </w:instrText>
            </w:r>
            <w:r w:rsidRPr="00F820DB">
              <w:rPr>
                <w:rStyle w:val="FootnoteReference"/>
                <w:vertAlign w:val="baseline"/>
              </w:rPr>
            </w:r>
            <w:r w:rsidRPr="00F820DB">
              <w:rPr>
                <w:rStyle w:val="FootnoteReference"/>
                <w:vertAlign w:val="baseline"/>
              </w:rPr>
              <w:fldChar w:fldCharType="separate"/>
            </w:r>
            <w:r w:rsidRPr="00F820DB">
              <w:rPr>
                <w:rStyle w:val="FootnoteReference"/>
                <w:vertAlign w:val="baseline"/>
              </w:rPr>
              <w:t>**</w:t>
            </w:r>
            <w:r w:rsidRPr="00F820DB">
              <w:rPr>
                <w:rStyle w:val="FootnoteReference"/>
                <w:vertAlign w:val="baseline"/>
              </w:rPr>
              <w:fldChar w:fldCharType="end"/>
            </w:r>
          </w:p>
        </w:tc>
      </w:tr>
      <w:tr w:rsidR="002C4D81" w:rsidRPr="008F5057" w14:paraId="2BA7560F" w14:textId="77777777" w:rsidTr="002C4D81">
        <w:tc>
          <w:tcPr>
            <w:tcW w:w="4518" w:type="dxa"/>
          </w:tcPr>
          <w:p w14:paraId="3166B73C" w14:textId="77777777" w:rsidR="006A7DF2" w:rsidRPr="008F5057" w:rsidRDefault="006A7DF2" w:rsidP="00A4372A">
            <w:pPr>
              <w:keepNext/>
              <w:spacing w:before="40" w:after="40"/>
            </w:pPr>
            <w:r w:rsidRPr="008F5057">
              <w:t>Concurrent sexual partnership distribution, male and female</w:t>
            </w:r>
          </w:p>
        </w:tc>
        <w:tc>
          <w:tcPr>
            <w:tcW w:w="1872" w:type="dxa"/>
          </w:tcPr>
          <w:p w14:paraId="4C905495" w14:textId="77777777" w:rsidR="006A7DF2" w:rsidRPr="008F5057" w:rsidRDefault="006A7DF2" w:rsidP="00A4372A">
            <w:pPr>
              <w:keepNext/>
              <w:spacing w:before="40" w:after="40"/>
              <w:jc w:val="center"/>
            </w:pPr>
          </w:p>
        </w:tc>
        <w:tc>
          <w:tcPr>
            <w:tcW w:w="1584" w:type="dxa"/>
          </w:tcPr>
          <w:p w14:paraId="5809C586" w14:textId="77777777" w:rsidR="006A7DF2" w:rsidRDefault="006A7DF2" w:rsidP="00A4372A">
            <w:pPr>
              <w:keepNext/>
              <w:spacing w:before="40" w:after="40"/>
              <w:jc w:val="center"/>
            </w:pPr>
          </w:p>
        </w:tc>
        <w:tc>
          <w:tcPr>
            <w:tcW w:w="2160" w:type="dxa"/>
          </w:tcPr>
          <w:p w14:paraId="09EB8704" w14:textId="3A05CA32" w:rsidR="006A7DF2" w:rsidRPr="00812BB6" w:rsidRDefault="006A7DF2" w:rsidP="00AF39BF">
            <w:pPr>
              <w:keepNext/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Huo&lt;/Author&gt;&lt;Year&gt;2007&lt;/Year&gt;&lt;RecNum&gt;61&lt;/RecNum&gt;&lt;DisplayText&gt;[21]&lt;/DisplayText&gt;&lt;record&gt;&lt;rec-number&gt;61&lt;/rec-number&gt;&lt;foreign-keys&gt;&lt;key app="EN" db-id="02vets5ww0fre4e05vr5ddpzptzzvavf5pdd"&gt;61&lt;/key&gt;&lt;/foreign-keys&gt;&lt;ref-type name="Journal Article"&gt;17&lt;/ref-type&gt;&lt;contributors&gt;&lt;authors&gt;&lt;author&gt;Huo, D.&lt;/author&gt;&lt;author&gt;Ouellet, L. J.&lt;/author&gt;&lt;/authors&gt;&lt;/contributors&gt;&lt;auth-address&gt;Department of Health Studies, University of Chicago, 5841 South Maryland Avenue, MC2007, Chicago, IL 60637, USA. dhuo@health.bsd.uchicago.edu&lt;/auth-address&gt;&lt;titles&gt;&lt;title&gt;Needle exchange and injection-related risk behaviors in Chicago: a longitudinal study&lt;/title&gt;&lt;secondary-title&gt;J Acquir Immune Defic Syndr&lt;/secondary-title&gt;&lt;/titles&gt;&lt;pages&gt;108-14&lt;/pages&gt;&lt;volume&gt;45&lt;/volume&gt;&lt;number&gt;1&lt;/number&gt;&lt;keywords&gt;&lt;keyword&gt;Adult&lt;/keyword&gt;&lt;keyword&gt;Chicago/epidemiology&lt;/keyword&gt;&lt;keyword&gt;Cohort Studies&lt;/keyword&gt;&lt;keyword&gt;Female&lt;/keyword&gt;&lt;keyword&gt;Harm Reduction&lt;/keyword&gt;&lt;keyword&gt;Humans&lt;/keyword&gt;&lt;keyword&gt;Logistic Models&lt;/keyword&gt;&lt;keyword&gt;Longitudinal Studies&lt;/keyword&gt;&lt;keyword&gt;Male&lt;/keyword&gt;&lt;keyword&gt;Middle Aged&lt;/keyword&gt;&lt;keyword&gt;Multivariate Analysis&lt;/keyword&gt;&lt;keyword&gt;Needle Sharing/*statistics &amp;amp; numerical data&lt;/keyword&gt;&lt;keyword&gt;Needle-Exchange Programs/*statistics &amp;amp; numerical data&lt;/keyword&gt;&lt;keyword&gt;*Program Evaluation&lt;/keyword&gt;&lt;keyword&gt;*Risk-Taking&lt;/keyword&gt;&lt;keyword&gt;Substance Abuse, Intravenous/*epidemiology&lt;/keyword&gt;&lt;keyword&gt;Urban Population&lt;/keyword&gt;&lt;/keywords&gt;&lt;dates&gt;&lt;year&gt;2007&lt;/year&gt;&lt;pub-dates&gt;&lt;date&gt;May 1&lt;/date&gt;&lt;/pub-dates&gt;&lt;/dates&gt;&lt;isbn&gt;1525-4135 (Print)&amp;#xD;1525-4135 (Linking)&lt;/isbn&gt;&lt;accession-num&gt;17460474&lt;/accession-num&gt;&lt;urls&gt;&lt;related-urls&gt;&lt;url&gt;http://www.ncbi.nlm.nih.gov/pubmed/17460474&lt;/url&gt;&lt;/related-urls&gt;&lt;/urls&gt;&lt;electronic-resource-num&gt;10.1097/QAI.0b013e318050d260&lt;/electronic-resource-num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1" w:tooltip="Huo, 2007 #61" w:history="1">
              <w:r w:rsidR="00AF39BF" w:rsidRPr="00F820DB">
                <w:rPr>
                  <w:noProof/>
                </w:rPr>
                <w:t>21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4BA29BAE" w14:textId="77777777" w:rsidTr="002C4D81">
        <w:tc>
          <w:tcPr>
            <w:tcW w:w="4518" w:type="dxa"/>
          </w:tcPr>
          <w:p w14:paraId="4D9D3A5E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0 partners</w:t>
            </w:r>
          </w:p>
        </w:tc>
        <w:tc>
          <w:tcPr>
            <w:tcW w:w="1872" w:type="dxa"/>
          </w:tcPr>
          <w:p w14:paraId="23D4F57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26%, 15%</w:t>
            </w:r>
          </w:p>
        </w:tc>
        <w:tc>
          <w:tcPr>
            <w:tcW w:w="1584" w:type="dxa"/>
          </w:tcPr>
          <w:p w14:paraId="3BDA0E2E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75ED1C7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2009944D" w14:textId="77777777" w:rsidTr="002C4D81">
        <w:tc>
          <w:tcPr>
            <w:tcW w:w="4518" w:type="dxa"/>
          </w:tcPr>
          <w:p w14:paraId="383B3AA1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1 partner</w:t>
            </w:r>
          </w:p>
        </w:tc>
        <w:tc>
          <w:tcPr>
            <w:tcW w:w="1872" w:type="dxa"/>
          </w:tcPr>
          <w:p w14:paraId="5344F2D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51%, 48%</w:t>
            </w:r>
          </w:p>
        </w:tc>
        <w:tc>
          <w:tcPr>
            <w:tcW w:w="1584" w:type="dxa"/>
          </w:tcPr>
          <w:p w14:paraId="17257029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24C9C01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28B131FE" w14:textId="77777777" w:rsidTr="002C4D81">
        <w:tc>
          <w:tcPr>
            <w:tcW w:w="4518" w:type="dxa"/>
          </w:tcPr>
          <w:p w14:paraId="2A8B21D2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2 partners</w:t>
            </w:r>
          </w:p>
        </w:tc>
        <w:tc>
          <w:tcPr>
            <w:tcW w:w="1872" w:type="dxa"/>
          </w:tcPr>
          <w:p w14:paraId="369D3295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7%, 12%</w:t>
            </w:r>
          </w:p>
        </w:tc>
        <w:tc>
          <w:tcPr>
            <w:tcW w:w="1584" w:type="dxa"/>
          </w:tcPr>
          <w:p w14:paraId="47AA47EF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A967270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40F45F35" w14:textId="77777777" w:rsidTr="002C4D81">
        <w:tc>
          <w:tcPr>
            <w:tcW w:w="4518" w:type="dxa"/>
          </w:tcPr>
          <w:p w14:paraId="30D7A80E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3 partners</w:t>
            </w:r>
          </w:p>
        </w:tc>
        <w:tc>
          <w:tcPr>
            <w:tcW w:w="1872" w:type="dxa"/>
          </w:tcPr>
          <w:p w14:paraId="5C56DF33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6%, 25%</w:t>
            </w:r>
          </w:p>
        </w:tc>
        <w:tc>
          <w:tcPr>
            <w:tcW w:w="1584" w:type="dxa"/>
          </w:tcPr>
          <w:p w14:paraId="0BBD97A0" w14:textId="77777777" w:rsidR="006A7DF2" w:rsidRPr="008F5057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36E7E6A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1D976A48" w14:textId="77777777" w:rsidTr="002C4D81">
        <w:tc>
          <w:tcPr>
            <w:tcW w:w="4518" w:type="dxa"/>
          </w:tcPr>
          <w:p w14:paraId="79F53EA8" w14:textId="77777777" w:rsidR="006A7DF2" w:rsidRPr="008F5057" w:rsidRDefault="006A7DF2" w:rsidP="00A4372A">
            <w:pPr>
              <w:spacing w:before="40" w:after="40"/>
            </w:pPr>
            <w:r w:rsidRPr="008F5057">
              <w:lastRenderedPageBreak/>
              <w:t>Transmission rate per coital act</w:t>
            </w:r>
          </w:p>
        </w:tc>
        <w:tc>
          <w:tcPr>
            <w:tcW w:w="1872" w:type="dxa"/>
          </w:tcPr>
          <w:p w14:paraId="50719B08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3155603E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3359F84D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4B6D2C76" w14:textId="77777777" w:rsidTr="002C4D81">
        <w:tc>
          <w:tcPr>
            <w:tcW w:w="4518" w:type="dxa"/>
          </w:tcPr>
          <w:p w14:paraId="54D50A7F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symptomatic HIV</w:t>
            </w:r>
          </w:p>
        </w:tc>
        <w:tc>
          <w:tcPr>
            <w:tcW w:w="1872" w:type="dxa"/>
          </w:tcPr>
          <w:p w14:paraId="0C0088C6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06%</w:t>
            </w:r>
          </w:p>
        </w:tc>
        <w:tc>
          <w:tcPr>
            <w:tcW w:w="1584" w:type="dxa"/>
          </w:tcPr>
          <w:p w14:paraId="0B8BD738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ECC372B" w14:textId="1FF844E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Bernard&lt;/Author&gt;&lt;Year&gt;2017&lt;/Year&gt;&lt;RecNum&gt;69&lt;/RecNum&gt;&lt;DisplayText&gt;[27]&lt;/DisplayText&gt;&lt;record&gt;&lt;rec-number&gt;69&lt;/rec-number&gt;&lt;foreign-keys&gt;&lt;key app="EN" db-id="02vets5ww0fre4e05vr5ddpzptzzvavf5pdd"&gt;69&lt;/key&gt;&lt;/foreign-keys&gt;&lt;ref-type name="Journal Article"&gt;17&lt;/ref-type&gt;&lt;contributors&gt;&lt;authors&gt;&lt;author&gt;Bernard, C M&lt;/author&gt;&lt;author&gt;Owens, D K&lt;/author&gt;&lt;author&gt;Goldhaber-Fiebert, J D&lt;/author&gt;&lt;author&gt;Brandeau, M L&lt;/author&gt;&lt;/authors&gt;&lt;/contributors&gt;&lt;titles&gt;&lt;title&gt;Estimation of the cost-effectiveness of HIV prevention portfolios for people who inject drugs in the United States: a model-based analysis&lt;/title&gt;&lt;secondary-title&gt;PLoS Med&lt;/secondary-title&gt;&lt;/titles&gt;&lt;periodical&gt;&lt;full-title&gt;PLoS Med&lt;/full-title&gt;&lt;/periodical&gt;&lt;pages&gt;e1002312&lt;/pages&gt;&lt;volume&gt;14&lt;/volume&gt;&lt;number&gt;5&lt;/number&gt;&lt;dates&gt;&lt;year&gt;2017&lt;/year&gt;&lt;pub-dates&gt;&lt;date&gt;May 24&lt;/date&gt;&lt;/pub-dates&gt;&lt;/dates&gt;&lt;urls&gt;&lt;/urls&gt;&lt;electronic-resource-num&gt;10.1371/journal.pmed.1002312&lt;/electronic-resource-num&gt;&lt;/record&gt;&lt;/Cite&gt;&lt;/EndNote&gt;</w:instrText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27" w:tooltip="Bernard, 2017 #69" w:history="1">
              <w:r w:rsidR="00AF39BF" w:rsidRPr="00F820DB">
                <w:rPr>
                  <w:noProof/>
                </w:rPr>
                <w:t>27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8DC27B7" w14:textId="77777777" w:rsidTr="002C4D81">
        <w:tc>
          <w:tcPr>
            <w:tcW w:w="4518" w:type="dxa"/>
          </w:tcPr>
          <w:p w14:paraId="364F7B6B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Symptomatic HIV</w:t>
            </w:r>
          </w:p>
        </w:tc>
        <w:tc>
          <w:tcPr>
            <w:tcW w:w="1872" w:type="dxa"/>
          </w:tcPr>
          <w:p w14:paraId="223E7577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2.85</w:t>
            </w:r>
          </w:p>
        </w:tc>
        <w:tc>
          <w:tcPr>
            <w:tcW w:w="1584" w:type="dxa"/>
          </w:tcPr>
          <w:p w14:paraId="512D158B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9A061FE" w14:textId="746868EB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13CD8E1B" w14:textId="77777777" w:rsidTr="002C4D81">
        <w:tc>
          <w:tcPr>
            <w:tcW w:w="4518" w:type="dxa"/>
          </w:tcPr>
          <w:p w14:paraId="20EC542D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IDS</w:t>
            </w:r>
          </w:p>
        </w:tc>
        <w:tc>
          <w:tcPr>
            <w:tcW w:w="1872" w:type="dxa"/>
          </w:tcPr>
          <w:p w14:paraId="2565FAC5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7.10</w:t>
            </w:r>
          </w:p>
        </w:tc>
        <w:tc>
          <w:tcPr>
            <w:tcW w:w="1584" w:type="dxa"/>
          </w:tcPr>
          <w:p w14:paraId="545228CA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EF3A353" w14:textId="48E725B3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xMCwgMjNdPC9EaXNwbGF5VGV4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3245384" w14:textId="77777777" w:rsidTr="002C4D81">
        <w:tc>
          <w:tcPr>
            <w:tcW w:w="4518" w:type="dxa"/>
          </w:tcPr>
          <w:p w14:paraId="4FD16B76" w14:textId="77777777" w:rsidR="006A7DF2" w:rsidRPr="008F5057" w:rsidRDefault="006A7DF2" w:rsidP="00A4372A">
            <w:pPr>
              <w:spacing w:before="40" w:after="40"/>
              <w:ind w:firstLine="360"/>
            </w:pPr>
            <w:r w:rsidRPr="008F5057">
              <w:t>Acute HIV</w:t>
            </w:r>
          </w:p>
        </w:tc>
        <w:tc>
          <w:tcPr>
            <w:tcW w:w="1872" w:type="dxa"/>
          </w:tcPr>
          <w:p w14:paraId="30147CE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HR 24.50</w:t>
            </w:r>
          </w:p>
        </w:tc>
        <w:tc>
          <w:tcPr>
            <w:tcW w:w="1584" w:type="dxa"/>
          </w:tcPr>
          <w:p w14:paraId="1D08D7D4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74CAA0B" w14:textId="4602A399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Ib2xsaW5nc3dvcnRoPC9BdXRob3I+PFllYXI+MjAwODwv
WWVhcj48UmVjTnVtPjQyPC9SZWNOdW0+PERpc3BsYXlUZXh0Pls5LCAxMCwgMjNdPC9EaXNwbGF5
VGV4dD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ENpdGU+PEF1dGhvcj5QdWJsaWMgSGVhbHRoIEFnZW5jeSBvZiBDYW5h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Ib2xsaW5nc3dvcnRoPC9BdXRob3I+PFllYXI+MjAwODwv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9" w:tooltip="Pilcher, 2004 #43" w:history="1">
              <w:r w:rsidR="00AF39BF" w:rsidRPr="00F820DB">
                <w:rPr>
                  <w:noProof/>
                </w:rPr>
                <w:t>9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0" w:tooltip="Hollingsworth, 2008 #42" w:history="1">
              <w:r w:rsidR="00AF39BF" w:rsidRPr="00F820DB">
                <w:rPr>
                  <w:noProof/>
                </w:rPr>
                <w:t>10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3" w:tooltip="Public Health Agency of Canada, 2012 #77" w:history="1">
              <w:r w:rsidR="00AF39BF" w:rsidRPr="00F820DB">
                <w:rPr>
                  <w:noProof/>
                </w:rPr>
                <w:t>2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0A09569" w14:textId="77777777" w:rsidTr="002C4D81">
        <w:tc>
          <w:tcPr>
            <w:tcW w:w="4518" w:type="dxa"/>
          </w:tcPr>
          <w:p w14:paraId="33A4E1F8" w14:textId="77777777" w:rsidR="006A7DF2" w:rsidRDefault="006A7DF2" w:rsidP="00A4372A">
            <w:pPr>
              <w:spacing w:before="40" w:after="40"/>
            </w:pPr>
            <w:r>
              <w:t>Transmission reduction due to condom use</w:t>
            </w:r>
          </w:p>
        </w:tc>
        <w:tc>
          <w:tcPr>
            <w:tcW w:w="1872" w:type="dxa"/>
          </w:tcPr>
          <w:p w14:paraId="577DB9F7" w14:textId="77777777" w:rsidR="006A7DF2" w:rsidRPr="008F5057" w:rsidRDefault="006A7DF2" w:rsidP="00A4372A">
            <w:pPr>
              <w:spacing w:before="40" w:after="40"/>
              <w:jc w:val="center"/>
            </w:pPr>
            <w:r>
              <w:t>80%</w:t>
            </w:r>
          </w:p>
        </w:tc>
        <w:tc>
          <w:tcPr>
            <w:tcW w:w="1584" w:type="dxa"/>
          </w:tcPr>
          <w:p w14:paraId="0D540E87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CBE03B1" w14:textId="12698420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EZWwgUm9tZXJvPC9BdXRob3I+PFllYXI+MjAxMDwvWWVh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EZWwgUm9tZXJvPC9BdXRob3I+PFllYXI+MjAxMDwvWWVh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28" w:tooltip="Del Romero, 2010 #83" w:history="1">
              <w:r w:rsidR="00AF39BF" w:rsidRPr="00F820DB">
                <w:rPr>
                  <w:noProof/>
                </w:rPr>
                <w:t>28</w:t>
              </w:r>
            </w:hyperlink>
            <w:r w:rsidR="00C73DB2" w:rsidRPr="00F820DB">
              <w:rPr>
                <w:noProof/>
              </w:rPr>
              <w:t xml:space="preserve">, </w:t>
            </w:r>
            <w:hyperlink w:anchor="_ENREF_29" w:tooltip="Weller, 2002 #84" w:history="1">
              <w:r w:rsidR="00AF39BF" w:rsidRPr="00F820DB">
                <w:rPr>
                  <w:noProof/>
                </w:rPr>
                <w:t>29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FE31EE7" w14:textId="77777777" w:rsidTr="002C4D81">
        <w:tc>
          <w:tcPr>
            <w:tcW w:w="4518" w:type="dxa"/>
          </w:tcPr>
          <w:p w14:paraId="3B90BD94" w14:textId="77777777" w:rsidR="006A7DF2" w:rsidRPr="008F5057" w:rsidRDefault="006A7DF2" w:rsidP="00A4372A">
            <w:pPr>
              <w:spacing w:before="40" w:after="40"/>
            </w:pPr>
            <w:r>
              <w:t>Fraction of coital acts with consistent condom use</w:t>
            </w:r>
          </w:p>
        </w:tc>
        <w:tc>
          <w:tcPr>
            <w:tcW w:w="1872" w:type="dxa"/>
          </w:tcPr>
          <w:p w14:paraId="3AC5A7D7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4BC4AB1C" w14:textId="77777777" w:rsidR="006A7DF2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52E5405D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39CF978F" w14:textId="77777777" w:rsidTr="002C4D81">
        <w:tc>
          <w:tcPr>
            <w:tcW w:w="4518" w:type="dxa"/>
          </w:tcPr>
          <w:p w14:paraId="07256C12" w14:textId="77777777" w:rsidR="006A7DF2" w:rsidRPr="008F5057" w:rsidRDefault="006A7DF2" w:rsidP="00A4372A">
            <w:pPr>
              <w:spacing w:before="40" w:after="40"/>
              <w:ind w:firstLine="360"/>
            </w:pPr>
            <w:r>
              <w:t>Regular partnership</w:t>
            </w:r>
          </w:p>
        </w:tc>
        <w:tc>
          <w:tcPr>
            <w:tcW w:w="1872" w:type="dxa"/>
          </w:tcPr>
          <w:p w14:paraId="41AFB473" w14:textId="77777777" w:rsidR="006A7DF2" w:rsidRPr="008F5057" w:rsidRDefault="006A7DF2" w:rsidP="00A4372A">
            <w:pPr>
              <w:spacing w:before="40" w:after="40"/>
              <w:jc w:val="center"/>
            </w:pPr>
            <w:r>
              <w:t>16%</w:t>
            </w:r>
          </w:p>
        </w:tc>
        <w:tc>
          <w:tcPr>
            <w:tcW w:w="1584" w:type="dxa"/>
          </w:tcPr>
          <w:p w14:paraId="0CAA6550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7FFD771D" w14:textId="1C39E552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LYXBhZGlhPC9BdXRob3I+PFllYXI+MjAwNzwvWWVhcj48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LYXBhZGlhPC9BdXRob3I+PFllYXI+MjAwNzwvWWVhcj48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26" w:tooltip="Kapadia, 2007 #37" w:history="1">
              <w:r w:rsidR="00AF39BF" w:rsidRPr="00F820DB">
                <w:rPr>
                  <w:noProof/>
                </w:rPr>
                <w:t>26</w:t>
              </w:r>
            </w:hyperlink>
            <w:r w:rsidR="00C73DB2" w:rsidRPr="00F820DB">
              <w:rPr>
                <w:noProof/>
              </w:rPr>
              <w:t xml:space="preserve">, </w:t>
            </w:r>
            <w:hyperlink w:anchor="_ENREF_30" w:tooltip="Marshall, 2009 #66" w:history="1">
              <w:r w:rsidR="00AF39BF" w:rsidRPr="00F820DB">
                <w:rPr>
                  <w:noProof/>
                </w:rPr>
                <w:t>30</w:t>
              </w:r>
            </w:hyperlink>
            <w:r w:rsidR="00C73DB2" w:rsidRPr="00F820DB">
              <w:rPr>
                <w:noProof/>
              </w:rPr>
              <w:t xml:space="preserve">, </w:t>
            </w:r>
            <w:hyperlink w:anchor="_ENREF_31" w:tooltip="Tyndall, 2002 #82" w:history="1">
              <w:r w:rsidR="00AF39BF" w:rsidRPr="00F820DB">
                <w:rPr>
                  <w:noProof/>
                </w:rPr>
                <w:t>31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10AA5DBA" w14:textId="77777777" w:rsidTr="002C4D81">
        <w:tc>
          <w:tcPr>
            <w:tcW w:w="4518" w:type="dxa"/>
          </w:tcPr>
          <w:p w14:paraId="6BF624E2" w14:textId="77777777" w:rsidR="006A7DF2" w:rsidRPr="008F5057" w:rsidRDefault="006A7DF2" w:rsidP="00A4372A">
            <w:pPr>
              <w:spacing w:before="40" w:after="40"/>
              <w:ind w:firstLine="360"/>
            </w:pPr>
            <w:r>
              <w:t>Casual partnership</w:t>
            </w:r>
          </w:p>
        </w:tc>
        <w:tc>
          <w:tcPr>
            <w:tcW w:w="1872" w:type="dxa"/>
          </w:tcPr>
          <w:p w14:paraId="5CF1ED6F" w14:textId="77777777" w:rsidR="006A7DF2" w:rsidRPr="008F5057" w:rsidRDefault="006A7DF2" w:rsidP="00A4372A">
            <w:pPr>
              <w:spacing w:before="40" w:after="40"/>
              <w:jc w:val="center"/>
            </w:pPr>
            <w:r>
              <w:t>50%</w:t>
            </w:r>
          </w:p>
        </w:tc>
        <w:tc>
          <w:tcPr>
            <w:tcW w:w="1584" w:type="dxa"/>
          </w:tcPr>
          <w:p w14:paraId="482E9490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E063EF7" w14:textId="1D001848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Public Health Agency of Canada Centre for Communicable Diseases and Infection Control&lt;/Author&gt;&lt;Year&gt;2014&lt;/Year&gt;&lt;RecNum&gt;81&lt;/RecNum&gt;&lt;DisplayText&gt;[32]&lt;/DisplayText&gt;&lt;record&gt;&lt;rec-number&gt;81&lt;/rec-number&gt;&lt;foreign-keys&gt;&lt;key app="EN" db-id="02vets5ww0fre4e05vr5ddpzptzzvavf5pdd"&gt;81&lt;/key&gt;&lt;/foreign-keys&gt;&lt;ref-type name="Web Page"&gt;12&lt;/ref-type&gt;&lt;contributors&gt;&lt;authors&gt;&lt;author&gt;Public Health Agency of Canada Centre for Communicable Diseases and Infection Control,&lt;/author&gt;&lt;/authors&gt;&lt;/contributors&gt;&lt;titles&gt;&lt;title&gt;I-Track: Enhanced surveillance of HIV, hepatitis C and associated risk behaviours among people who inject drugs in Canada: Phase 2 report&lt;/title&gt;&lt;/titles&gt;&lt;volume&gt;2017&lt;/volume&gt;&lt;number&gt;Jul 13&lt;/number&gt;&lt;dates&gt;&lt;year&gt;2014&lt;/year&gt;&lt;/dates&gt;&lt;pub-location&gt;Toronto&lt;/pub-location&gt;&lt;urls&gt;&lt;related-urls&gt;&lt;url&gt;http://www.catie.ca/en/resources/i-track-enhanced-surveillance-hiv-hepatitis-c-and-associated-risk-behaviours-among-people-&lt;/url&gt;&lt;/related-urls&gt;&lt;/urls&gt;&lt;/record&gt;&lt;/Cite&gt;&lt;/EndNote&gt;</w:instrText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32" w:tooltip="Public Health Agency of Canada Centre for Communicable Diseases and Infection Control, 2014 #81" w:history="1">
              <w:r w:rsidR="00AF39BF" w:rsidRPr="00F820DB">
                <w:rPr>
                  <w:noProof/>
                </w:rPr>
                <w:t>32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A93625C" w14:textId="77777777" w:rsidTr="002C4D81">
        <w:tc>
          <w:tcPr>
            <w:tcW w:w="4518" w:type="dxa"/>
          </w:tcPr>
          <w:p w14:paraId="72DA73CC" w14:textId="77777777" w:rsidR="006A7DF2" w:rsidRDefault="006A7DF2" w:rsidP="00A4372A">
            <w:pPr>
              <w:spacing w:before="40" w:after="40"/>
            </w:pPr>
            <w:r>
              <w:t>Relative risk of condom use, HIV aware</w:t>
            </w:r>
          </w:p>
        </w:tc>
        <w:tc>
          <w:tcPr>
            <w:tcW w:w="1872" w:type="dxa"/>
          </w:tcPr>
          <w:p w14:paraId="41994109" w14:textId="77777777" w:rsidR="006A7DF2" w:rsidRDefault="006A7DF2" w:rsidP="00A4372A">
            <w:pPr>
              <w:spacing w:before="40" w:after="40"/>
              <w:jc w:val="center"/>
            </w:pPr>
            <w:r>
              <w:t>1.66</w:t>
            </w:r>
          </w:p>
        </w:tc>
        <w:tc>
          <w:tcPr>
            <w:tcW w:w="1584" w:type="dxa"/>
          </w:tcPr>
          <w:p w14:paraId="2F60CDB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FC097FC" w14:textId="521CACCD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Bernard&lt;/Author&gt;&lt;Year&gt;2016&lt;/Year&gt;&lt;RecNum&gt;60&lt;/RecNum&gt;&lt;DisplayText&gt;[25]&lt;/DisplayText&gt;&lt;record&gt;&lt;rec-number&gt;60&lt;/rec-number&gt;&lt;foreign-keys&gt;&lt;key app="EN" db-id="02vets5ww0fre4e05vr5ddpzptzzvavf5pdd"&gt;60&lt;/key&gt;&lt;/foreign-keys&gt;&lt;ref-type name="Journal Article"&gt;17&lt;/ref-type&gt;&lt;contributors&gt;&lt;authors&gt;&lt;author&gt;Bernard, C. L.&lt;/author&gt;&lt;author&gt;Brandeau, M. L.&lt;/author&gt;&lt;author&gt;Humphreys, K.&lt;/author&gt;&lt;author&gt;Bendavid, E.&lt;/author&gt;&lt;author&gt;Holodniy, M.&lt;/author&gt;&lt;author&gt;Weyant, C.&lt;/author&gt;&lt;author&gt;Owens, D. K. &lt;/author&gt;&lt;author&gt;Goldhaber-Fiebert, J. D.&lt;/author&gt;&lt;/authors&gt;&lt;/contributors&gt;&lt;titles&gt;&lt;title&gt;Cost-effectiveness of HIV preexposure prophylaxis for people who inject drugs in the United States&lt;/title&gt;&lt;secondary-title&gt;Ann Intern Med&lt;/secondary-title&gt;&lt;/titles&gt;&lt;pages&gt;10-19&lt;/pages&gt;&lt;volume&gt;65&lt;/volume&gt;&lt;number&gt;1&lt;/number&gt;&lt;dates&gt;&lt;year&gt;2016&lt;/year&gt;&lt;/dates&gt;&lt;urls&gt;&lt;/urls&gt;&lt;electronic-resource-num&gt;10.7326/M15-2634&lt;/electronic-resource-num&gt;&lt;/record&gt;&lt;/Cite&gt;&lt;/EndNote&gt;</w:instrText>
            </w:r>
            <w:r w:rsidRPr="00F820DB">
              <w:fldChar w:fldCharType="separate"/>
            </w:r>
            <w:r w:rsidR="00C73DB2" w:rsidRPr="00F820DB">
              <w:rPr>
                <w:noProof/>
              </w:rPr>
              <w:t>[</w:t>
            </w:r>
            <w:hyperlink w:anchor="_ENREF_25" w:tooltip="Bernard, 2016 #60" w:history="1">
              <w:r w:rsidR="00AF39BF" w:rsidRPr="00F820DB">
                <w:rPr>
                  <w:noProof/>
                </w:rPr>
                <w:t>25</w:t>
              </w:r>
            </w:hyperlink>
            <w:r w:rsidR="00C73DB2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4524462A" w14:textId="77777777" w:rsidTr="002C4D81">
        <w:tc>
          <w:tcPr>
            <w:tcW w:w="4518" w:type="dxa"/>
          </w:tcPr>
          <w:p w14:paraId="533125A8" w14:textId="77777777" w:rsidR="006A7DF2" w:rsidRPr="008F5057" w:rsidRDefault="006A7DF2" w:rsidP="00A4372A">
            <w:pPr>
              <w:keepNext/>
              <w:spacing w:before="120" w:after="40"/>
              <w:rPr>
                <w:b/>
              </w:rPr>
            </w:pPr>
            <w:r w:rsidRPr="008F5057">
              <w:rPr>
                <w:b/>
              </w:rPr>
              <w:t>Annual costs (2016 US dollars)</w:t>
            </w:r>
          </w:p>
        </w:tc>
        <w:tc>
          <w:tcPr>
            <w:tcW w:w="1872" w:type="dxa"/>
          </w:tcPr>
          <w:p w14:paraId="1F7E8DC0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1584" w:type="dxa"/>
          </w:tcPr>
          <w:p w14:paraId="5510D1EB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2160" w:type="dxa"/>
          </w:tcPr>
          <w:p w14:paraId="0152160B" w14:textId="77777777" w:rsidR="006A7DF2" w:rsidRPr="00812BB6" w:rsidRDefault="006A7DF2" w:rsidP="00A4372A">
            <w:pPr>
              <w:keepNext/>
              <w:spacing w:before="120" w:after="40"/>
              <w:jc w:val="center"/>
            </w:pPr>
          </w:p>
        </w:tc>
      </w:tr>
      <w:tr w:rsidR="002C4D81" w:rsidRPr="008F5057" w14:paraId="61D15BA8" w14:textId="77777777" w:rsidTr="002C4D81">
        <w:tc>
          <w:tcPr>
            <w:tcW w:w="4518" w:type="dxa"/>
          </w:tcPr>
          <w:p w14:paraId="1BA48C82" w14:textId="77777777" w:rsidR="006A7DF2" w:rsidRPr="008F5057" w:rsidRDefault="006A7DF2" w:rsidP="00A4372A">
            <w:pPr>
              <w:spacing w:before="40" w:after="40"/>
            </w:pPr>
            <w:r w:rsidRPr="008F5057">
              <w:t>Healthcare for uninfected PWID</w:t>
            </w:r>
          </w:p>
        </w:tc>
        <w:tc>
          <w:tcPr>
            <w:tcW w:w="1872" w:type="dxa"/>
          </w:tcPr>
          <w:p w14:paraId="12AF0E9A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3,000</w:t>
            </w:r>
          </w:p>
        </w:tc>
        <w:tc>
          <w:tcPr>
            <w:tcW w:w="1584" w:type="dxa"/>
          </w:tcPr>
          <w:p w14:paraId="60CFE65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2C45A85" w14:textId="11AEDEDA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DaXByaWFubzwvQXV0aG9yPjxZZWFyPjIwMTI8L1llYXI+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Q1MTc2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DaXByaWFubzwvQXV0aG9yPjxZZWFyPjIwMTI8L1llYXI+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Q1MTc2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" w:tooltip="Cipriano, 2012 #29" w:history="1">
              <w:r w:rsidR="00AF39BF" w:rsidRPr="00F820DB">
                <w:rPr>
                  <w:noProof/>
                </w:rPr>
                <w:t>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69B0D1D" w14:textId="77777777" w:rsidTr="002C4D81">
        <w:tc>
          <w:tcPr>
            <w:tcW w:w="4518" w:type="dxa"/>
          </w:tcPr>
          <w:p w14:paraId="37B636D7" w14:textId="77777777" w:rsidR="006A7DF2" w:rsidRPr="008F5057" w:rsidRDefault="006A7DF2" w:rsidP="00A4372A">
            <w:pPr>
              <w:spacing w:before="40" w:after="40"/>
            </w:pPr>
            <w:r>
              <w:rPr>
                <w:rFonts w:eastAsia="Arial Unicode MS"/>
              </w:rPr>
              <w:t>Opioid agonist</w:t>
            </w:r>
            <w:r w:rsidRPr="007402B0">
              <w:rPr>
                <w:rFonts w:eastAsia="Arial Unicode MS"/>
              </w:rPr>
              <w:t xml:space="preserve"> therapy</w:t>
            </w:r>
          </w:p>
        </w:tc>
        <w:tc>
          <w:tcPr>
            <w:tcW w:w="1872" w:type="dxa"/>
          </w:tcPr>
          <w:p w14:paraId="6462A4C7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7,000</w:t>
            </w:r>
          </w:p>
        </w:tc>
        <w:tc>
          <w:tcPr>
            <w:tcW w:w="1584" w:type="dxa"/>
          </w:tcPr>
          <w:p w14:paraId="37585BDB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53C8BA2C" w14:textId="74D7A8E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DaXByaWFubzwvQXV0aG9yPjxZZWFyPjIwMTI8L1llYXI+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Q1MTc2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DaXByaWFubzwvQXV0aG9yPjxZZWFyPjIwMTI8L1llYXI+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" w:tooltip="Cipriano, 2012 #29" w:history="1">
              <w:r w:rsidR="00AF39BF" w:rsidRPr="00F820DB">
                <w:rPr>
                  <w:noProof/>
                </w:rPr>
                <w:t>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1F9FDBBF" w14:textId="77777777" w:rsidTr="002C4D81">
        <w:tc>
          <w:tcPr>
            <w:tcW w:w="4518" w:type="dxa"/>
          </w:tcPr>
          <w:p w14:paraId="1552F74A" w14:textId="77777777" w:rsidR="006A7DF2" w:rsidRPr="008F5057" w:rsidRDefault="006A7DF2" w:rsidP="00A4372A">
            <w:pPr>
              <w:spacing w:before="40" w:after="40"/>
            </w:pPr>
            <w:r w:rsidRPr="008F5057">
              <w:t>PrEP drug</w:t>
            </w:r>
          </w:p>
        </w:tc>
        <w:tc>
          <w:tcPr>
            <w:tcW w:w="1872" w:type="dxa"/>
          </w:tcPr>
          <w:p w14:paraId="2AE59EFC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0,000</w:t>
            </w:r>
          </w:p>
        </w:tc>
        <w:tc>
          <w:tcPr>
            <w:tcW w:w="1584" w:type="dxa"/>
          </w:tcPr>
          <w:p w14:paraId="4610FFDD" w14:textId="77777777" w:rsidR="006A7DF2" w:rsidRDefault="006A7DF2" w:rsidP="00A4372A">
            <w:pPr>
              <w:spacing w:before="40" w:after="40"/>
              <w:jc w:val="center"/>
            </w:pPr>
            <w:r>
              <w:t>4,000-10,000</w:t>
            </w:r>
          </w:p>
        </w:tc>
        <w:tc>
          <w:tcPr>
            <w:tcW w:w="2160" w:type="dxa"/>
          </w:tcPr>
          <w:p w14:paraId="1534A4B8" w14:textId="5A86263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KdXVzb2xhPC9BdXRob3I+PFllYXI+MjAxMjwvWWVhcj48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KdXVzb2xhPC9BdXRob3I+PFllYXI+MjAxMjwvWWVhcj48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33" w:tooltip="Juusola, 2012 #11" w:history="1">
              <w:r w:rsidR="00AF39BF" w:rsidRPr="00F820DB">
                <w:rPr>
                  <w:noProof/>
                </w:rPr>
                <w:t>33-36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1E004225" w14:textId="77777777" w:rsidTr="002C4D81">
        <w:tc>
          <w:tcPr>
            <w:tcW w:w="4518" w:type="dxa"/>
          </w:tcPr>
          <w:p w14:paraId="52BDEB01" w14:textId="79502F78" w:rsidR="006A7DF2" w:rsidRPr="008F5057" w:rsidRDefault="006A7DF2">
            <w:pPr>
              <w:spacing w:before="40" w:after="40"/>
            </w:pPr>
            <w:r w:rsidRPr="008F5057">
              <w:t>PrEP screening services</w:t>
            </w:r>
            <w:r w:rsidR="002C4D81" w:rsidRPr="00F820DB">
              <w:rPr>
                <w:vertAlign w:val="superscript"/>
              </w:rPr>
              <w:t>§</w:t>
            </w:r>
          </w:p>
        </w:tc>
        <w:tc>
          <w:tcPr>
            <w:tcW w:w="1872" w:type="dxa"/>
          </w:tcPr>
          <w:p w14:paraId="5AED5D2E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800</w:t>
            </w:r>
          </w:p>
        </w:tc>
        <w:tc>
          <w:tcPr>
            <w:tcW w:w="1584" w:type="dxa"/>
          </w:tcPr>
          <w:p w14:paraId="5F1C830D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3DC85A7" w14:textId="328E4009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KdXVzb2xhPC9BdXRob3I+PFllYXI+MjAxMjwvWWVhcj48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KdXVzb2xhPC9BdXRob3I+PFllYXI+MjAxMjwvWWVhcj48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33" w:tooltip="Juusola, 2012 #11" w:history="1">
              <w:r w:rsidR="00AF39BF" w:rsidRPr="00F820DB">
                <w:rPr>
                  <w:noProof/>
                </w:rPr>
                <w:t>33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8EF4796" w14:textId="77777777" w:rsidTr="002C4D81">
        <w:tc>
          <w:tcPr>
            <w:tcW w:w="4518" w:type="dxa"/>
          </w:tcPr>
          <w:p w14:paraId="0AF63D31" w14:textId="77777777" w:rsidR="006A7DF2" w:rsidRPr="008F5057" w:rsidRDefault="006A7DF2" w:rsidP="00A4372A">
            <w:pPr>
              <w:spacing w:before="40" w:after="40"/>
            </w:pPr>
            <w:r w:rsidRPr="008F5057">
              <w:t>ART</w:t>
            </w:r>
          </w:p>
        </w:tc>
        <w:tc>
          <w:tcPr>
            <w:tcW w:w="1872" w:type="dxa"/>
          </w:tcPr>
          <w:p w14:paraId="239639AC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5,000</w:t>
            </w:r>
          </w:p>
        </w:tc>
        <w:tc>
          <w:tcPr>
            <w:tcW w:w="1584" w:type="dxa"/>
          </w:tcPr>
          <w:p w14:paraId="552F5027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322CBC0" w14:textId="3A29CBF5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CYXJuZXR0PC9BdXRob3I+PFllYXI+MjAxNDwvWWVhcj48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CYXJuZXR0PC9BdXRob3I+PFllYXI+MjAxNDwvWWVhcj48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B6D2E86" w14:textId="77777777" w:rsidTr="002C4D81">
        <w:trPr>
          <w:trHeight w:val="423"/>
        </w:trPr>
        <w:tc>
          <w:tcPr>
            <w:tcW w:w="4518" w:type="dxa"/>
          </w:tcPr>
          <w:p w14:paraId="4E9A203B" w14:textId="77777777" w:rsidR="006A7DF2" w:rsidRPr="008F5057" w:rsidRDefault="006A7DF2" w:rsidP="00A4372A">
            <w:pPr>
              <w:spacing w:before="40" w:after="40"/>
            </w:pPr>
            <w:r w:rsidRPr="008F5057">
              <w:t>HIV care</w:t>
            </w:r>
          </w:p>
        </w:tc>
        <w:tc>
          <w:tcPr>
            <w:tcW w:w="1872" w:type="dxa"/>
          </w:tcPr>
          <w:p w14:paraId="09D35001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1584" w:type="dxa"/>
          </w:tcPr>
          <w:p w14:paraId="0AB0DE4E" w14:textId="77777777" w:rsidR="006A7DF2" w:rsidRPr="008F5057" w:rsidRDefault="006A7DF2" w:rsidP="00A4372A">
            <w:pPr>
              <w:spacing w:before="40" w:after="40"/>
              <w:jc w:val="center"/>
            </w:pPr>
          </w:p>
        </w:tc>
        <w:tc>
          <w:tcPr>
            <w:tcW w:w="2160" w:type="dxa"/>
          </w:tcPr>
          <w:p w14:paraId="3E4D02B2" w14:textId="77777777" w:rsidR="006A7DF2" w:rsidRPr="00812BB6" w:rsidRDefault="006A7DF2" w:rsidP="00A4372A">
            <w:pPr>
              <w:spacing w:before="40" w:after="40"/>
              <w:jc w:val="center"/>
            </w:pPr>
          </w:p>
        </w:tc>
      </w:tr>
      <w:tr w:rsidR="002C4D81" w:rsidRPr="008F5057" w14:paraId="05AEAEE3" w14:textId="77777777" w:rsidTr="002C4D81">
        <w:trPr>
          <w:trHeight w:val="423"/>
        </w:trPr>
        <w:tc>
          <w:tcPr>
            <w:tcW w:w="4518" w:type="dxa"/>
          </w:tcPr>
          <w:p w14:paraId="169E8594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Asymptomatic HIV</w:t>
            </w:r>
          </w:p>
        </w:tc>
        <w:tc>
          <w:tcPr>
            <w:tcW w:w="1872" w:type="dxa"/>
          </w:tcPr>
          <w:p w14:paraId="5A772966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4,000</w:t>
            </w:r>
          </w:p>
        </w:tc>
        <w:tc>
          <w:tcPr>
            <w:tcW w:w="1584" w:type="dxa"/>
          </w:tcPr>
          <w:p w14:paraId="287C1575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B4FF675" w14:textId="68735331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421C146" w14:textId="77777777" w:rsidTr="002C4D81">
        <w:trPr>
          <w:trHeight w:val="369"/>
        </w:trPr>
        <w:tc>
          <w:tcPr>
            <w:tcW w:w="4518" w:type="dxa"/>
          </w:tcPr>
          <w:p w14:paraId="1977FFC7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Symptomatic HIV, not on ART</w:t>
            </w:r>
          </w:p>
        </w:tc>
        <w:tc>
          <w:tcPr>
            <w:tcW w:w="1872" w:type="dxa"/>
          </w:tcPr>
          <w:p w14:paraId="2B9C2972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7,000</w:t>
            </w:r>
          </w:p>
        </w:tc>
        <w:tc>
          <w:tcPr>
            <w:tcW w:w="1584" w:type="dxa"/>
          </w:tcPr>
          <w:p w14:paraId="20EEBE14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01FEB992" w14:textId="1871EDA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74EBE2BF" w14:textId="77777777" w:rsidTr="002C4D81">
        <w:tc>
          <w:tcPr>
            <w:tcW w:w="4518" w:type="dxa"/>
          </w:tcPr>
          <w:p w14:paraId="3E006CDB" w14:textId="1439F613" w:rsidR="006A7DF2" w:rsidRPr="008F5057" w:rsidRDefault="006A7DF2">
            <w:pPr>
              <w:spacing w:before="40" w:after="40"/>
            </w:pPr>
            <w:r w:rsidRPr="008F5057">
              <w:t xml:space="preserve">     Symptomatic HIV, on ART</w:t>
            </w:r>
            <w:bookmarkStart w:id="1" w:name="_Ref305494085"/>
            <w:r w:rsidR="002C4D81" w:rsidRPr="00F820DB">
              <w:rPr>
                <w:vertAlign w:val="superscript"/>
              </w:rPr>
              <w:t>§§</w:t>
            </w:r>
            <w:bookmarkEnd w:id="1"/>
          </w:p>
        </w:tc>
        <w:tc>
          <w:tcPr>
            <w:tcW w:w="1872" w:type="dxa"/>
          </w:tcPr>
          <w:p w14:paraId="315CD08C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6,500</w:t>
            </w:r>
          </w:p>
        </w:tc>
        <w:tc>
          <w:tcPr>
            <w:tcW w:w="1584" w:type="dxa"/>
          </w:tcPr>
          <w:p w14:paraId="50B94D2C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FD2614E" w14:textId="6443A7E6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C6BBACF" w14:textId="77777777" w:rsidTr="002C4D81">
        <w:tc>
          <w:tcPr>
            <w:tcW w:w="4518" w:type="dxa"/>
          </w:tcPr>
          <w:p w14:paraId="1866AB81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AIDS, not on ART</w:t>
            </w:r>
          </w:p>
        </w:tc>
        <w:tc>
          <w:tcPr>
            <w:tcW w:w="1872" w:type="dxa"/>
          </w:tcPr>
          <w:p w14:paraId="35CE3FEB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20,040</w:t>
            </w:r>
          </w:p>
        </w:tc>
        <w:tc>
          <w:tcPr>
            <w:tcW w:w="1584" w:type="dxa"/>
          </w:tcPr>
          <w:p w14:paraId="4476DBDC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EDD5753" w14:textId="75191762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232857D4" w14:textId="77777777" w:rsidTr="002C4D81">
        <w:tc>
          <w:tcPr>
            <w:tcW w:w="4518" w:type="dxa"/>
          </w:tcPr>
          <w:p w14:paraId="3BEA5EC2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     AIDS, on ART</w:t>
            </w:r>
          </w:p>
        </w:tc>
        <w:tc>
          <w:tcPr>
            <w:tcW w:w="1872" w:type="dxa"/>
          </w:tcPr>
          <w:p w14:paraId="2941FDDD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10,000</w:t>
            </w:r>
          </w:p>
        </w:tc>
        <w:tc>
          <w:tcPr>
            <w:tcW w:w="1584" w:type="dxa"/>
          </w:tcPr>
          <w:p w14:paraId="63B4C267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892CF52" w14:textId="4FF2A469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MiwgMTYsIDI0LCAzNywgMzhdPC9EaXNwbGF5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7" w:tooltip="Paltiel, 2005 #46" w:history="1">
              <w:r w:rsidR="00AF39BF" w:rsidRPr="00F820DB">
                <w:rPr>
                  <w:noProof/>
                </w:rPr>
                <w:t>37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8" w:tooltip="Barnett, 2014 #78" w:history="1">
              <w:r w:rsidR="00AF39BF" w:rsidRPr="00F820DB">
                <w:rPr>
                  <w:noProof/>
                </w:rPr>
                <w:t>38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5224928F" w14:textId="77777777" w:rsidTr="002C4D81">
        <w:tc>
          <w:tcPr>
            <w:tcW w:w="4518" w:type="dxa"/>
          </w:tcPr>
          <w:p w14:paraId="5DBE2E17" w14:textId="77777777" w:rsidR="006A7DF2" w:rsidRPr="008F5057" w:rsidRDefault="006A7DF2" w:rsidP="00A4372A">
            <w:pPr>
              <w:spacing w:before="40" w:after="40"/>
            </w:pPr>
            <w:r w:rsidRPr="008F5057">
              <w:t>Annual discount rate</w:t>
            </w:r>
          </w:p>
        </w:tc>
        <w:tc>
          <w:tcPr>
            <w:tcW w:w="1872" w:type="dxa"/>
          </w:tcPr>
          <w:p w14:paraId="63FB0C88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3%</w:t>
            </w:r>
          </w:p>
        </w:tc>
        <w:tc>
          <w:tcPr>
            <w:tcW w:w="1584" w:type="dxa"/>
          </w:tcPr>
          <w:p w14:paraId="311CB7FD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35CB450B" w14:textId="0DF1F188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XZWluc3RlaW48L0F1dGhvcj48WWVhcj4yMDAzPC9ZZWFy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XZWluc3RlaW48L0F1dGhvcj48WWVhcj4yMDAzPC9ZZWFy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39" w:tooltip="Weinstein, 2003 #16" w:history="1">
              <w:r w:rsidR="00AF39BF" w:rsidRPr="00F820DB">
                <w:rPr>
                  <w:noProof/>
                </w:rPr>
                <w:t>39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0" w:tooltip="Gold, 1996 #17" w:history="1">
              <w:r w:rsidR="00AF39BF" w:rsidRPr="00F820DB">
                <w:rPr>
                  <w:noProof/>
                </w:rPr>
                <w:t>40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C3A15D8" w14:textId="77777777" w:rsidTr="002C4D81">
        <w:tc>
          <w:tcPr>
            <w:tcW w:w="4518" w:type="dxa"/>
          </w:tcPr>
          <w:p w14:paraId="60175070" w14:textId="77777777" w:rsidR="006A7DF2" w:rsidRPr="008F5057" w:rsidRDefault="006A7DF2" w:rsidP="00A4372A">
            <w:pPr>
              <w:keepNext/>
              <w:spacing w:before="120" w:after="40"/>
              <w:rPr>
                <w:b/>
              </w:rPr>
            </w:pPr>
            <w:r>
              <w:rPr>
                <w:b/>
              </w:rPr>
              <w:t>Additional PrEP program parameters</w:t>
            </w:r>
          </w:p>
        </w:tc>
        <w:tc>
          <w:tcPr>
            <w:tcW w:w="1872" w:type="dxa"/>
          </w:tcPr>
          <w:p w14:paraId="7975C661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1584" w:type="dxa"/>
          </w:tcPr>
          <w:p w14:paraId="36487472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2160" w:type="dxa"/>
          </w:tcPr>
          <w:p w14:paraId="14A800F9" w14:textId="77777777" w:rsidR="006A7DF2" w:rsidRPr="00812BB6" w:rsidRDefault="006A7DF2" w:rsidP="00A4372A">
            <w:pPr>
              <w:keepNext/>
              <w:spacing w:before="120" w:after="40"/>
              <w:jc w:val="center"/>
            </w:pPr>
          </w:p>
        </w:tc>
      </w:tr>
      <w:tr w:rsidR="002C4D81" w:rsidRPr="008F5057" w14:paraId="3CDF940E" w14:textId="77777777" w:rsidTr="002C4D81">
        <w:tc>
          <w:tcPr>
            <w:tcW w:w="4518" w:type="dxa"/>
          </w:tcPr>
          <w:p w14:paraId="2B64BA97" w14:textId="77777777" w:rsidR="006A7DF2" w:rsidRDefault="006A7DF2" w:rsidP="00A4372A">
            <w:pPr>
              <w:keepNext/>
              <w:spacing w:before="40" w:after="40"/>
            </w:pPr>
            <w:r>
              <w:t>PrEP coverage level (percent of eligible PWID)</w:t>
            </w:r>
          </w:p>
        </w:tc>
        <w:tc>
          <w:tcPr>
            <w:tcW w:w="1872" w:type="dxa"/>
          </w:tcPr>
          <w:p w14:paraId="5256F265" w14:textId="77777777" w:rsidR="006A7DF2" w:rsidRDefault="006A7DF2" w:rsidP="00A4372A">
            <w:pPr>
              <w:keepNext/>
              <w:spacing w:before="40" w:after="40"/>
              <w:jc w:val="center"/>
            </w:pPr>
            <w:r>
              <w:t>25%</w:t>
            </w:r>
          </w:p>
        </w:tc>
        <w:tc>
          <w:tcPr>
            <w:tcW w:w="1584" w:type="dxa"/>
          </w:tcPr>
          <w:p w14:paraId="6C9DE7BA" w14:textId="77777777" w:rsidR="006A7DF2" w:rsidRDefault="006A7DF2" w:rsidP="00A4372A">
            <w:pPr>
              <w:keepNext/>
              <w:spacing w:before="40" w:after="40"/>
              <w:jc w:val="center"/>
            </w:pPr>
            <w:r>
              <w:t>5%-50%</w:t>
            </w:r>
          </w:p>
        </w:tc>
        <w:tc>
          <w:tcPr>
            <w:tcW w:w="2160" w:type="dxa"/>
          </w:tcPr>
          <w:p w14:paraId="00CFBF03" w14:textId="77777777" w:rsidR="006A7DF2" w:rsidRPr="00812BB6" w:rsidRDefault="006A7DF2" w:rsidP="00A4372A">
            <w:pPr>
              <w:keepNext/>
              <w:spacing w:before="40" w:after="40"/>
              <w:jc w:val="center"/>
            </w:pPr>
            <w:r w:rsidRPr="00812BB6">
              <w:t>Assumed</w:t>
            </w:r>
          </w:p>
        </w:tc>
      </w:tr>
      <w:tr w:rsidR="002C4D81" w:rsidRPr="008F5057" w14:paraId="436E320A" w14:textId="77777777" w:rsidTr="002C4D81">
        <w:tc>
          <w:tcPr>
            <w:tcW w:w="4518" w:type="dxa"/>
          </w:tcPr>
          <w:p w14:paraId="683FBF3E" w14:textId="77777777" w:rsidR="006A7DF2" w:rsidRPr="00FD7409" w:rsidRDefault="006A7DF2" w:rsidP="00A4372A">
            <w:pPr>
              <w:spacing w:before="40" w:after="40"/>
            </w:pPr>
            <w:r>
              <w:t>Cost of contact tracing (2016 US dollars)</w:t>
            </w:r>
          </w:p>
        </w:tc>
        <w:tc>
          <w:tcPr>
            <w:tcW w:w="1872" w:type="dxa"/>
          </w:tcPr>
          <w:p w14:paraId="709890E0" w14:textId="77777777" w:rsidR="006A7DF2" w:rsidRPr="008F5057" w:rsidRDefault="006A7DF2" w:rsidP="00A4372A">
            <w:pPr>
              <w:spacing w:before="40" w:after="40"/>
              <w:jc w:val="center"/>
            </w:pPr>
            <w:r>
              <w:t>400</w:t>
            </w:r>
          </w:p>
        </w:tc>
        <w:tc>
          <w:tcPr>
            <w:tcW w:w="1584" w:type="dxa"/>
          </w:tcPr>
          <w:p w14:paraId="27FADC09" w14:textId="77777777" w:rsidR="006A7DF2" w:rsidRDefault="006A7DF2" w:rsidP="00A4372A">
            <w:pPr>
              <w:spacing w:before="40" w:after="40"/>
              <w:jc w:val="center"/>
            </w:pPr>
            <w:r>
              <w:t>0-1000</w:t>
            </w:r>
          </w:p>
        </w:tc>
        <w:tc>
          <w:tcPr>
            <w:tcW w:w="2160" w:type="dxa"/>
          </w:tcPr>
          <w:p w14:paraId="5DD80615" w14:textId="5ECE52F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Lewis&lt;/Author&gt;&lt;Year&gt;2017&lt;/Year&gt;&lt;RecNum&gt;68&lt;/RecNum&gt;&lt;DisplayText&gt;[41]&lt;/DisplayText&gt;&lt;record&gt;&lt;rec-number&gt;68&lt;/rec-number&gt;&lt;foreign-keys&gt;&lt;key app="EN" db-id="02vets5ww0fre4e05vr5ddpzptzzvavf5pdd"&gt;68&lt;/key&gt;&lt;/foreign-keys&gt;&lt;ref-type name="Personal Communication"&gt;26&lt;/ref-type&gt;&lt;contributors&gt;&lt;authors&gt;&lt;author&gt;Lewis, Sarah&lt;/author&gt;&lt;/authors&gt;&lt;/contributors&gt;&lt;titles&gt;&lt;title&gt;Estimates of partner notification cost and success rate. Personal communication.&lt;/title&gt;&lt;/titles&gt;&lt;dates&gt;&lt;year&gt;2017&lt;/year&gt;&lt;/dates&gt;&lt;pub-location&gt;Santa Clara County Public Health Department, Santa Clara, CA. &lt;/pub-location&gt;&lt;urls&gt;&lt;/urls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41" w:tooltip="Lewis, 2017 #68" w:history="1">
              <w:r w:rsidR="00AF39BF" w:rsidRPr="00F820DB">
                <w:rPr>
                  <w:noProof/>
                </w:rPr>
                <w:t>41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03AF22D" w14:textId="77777777" w:rsidTr="002C4D81">
        <w:tc>
          <w:tcPr>
            <w:tcW w:w="4518" w:type="dxa"/>
          </w:tcPr>
          <w:p w14:paraId="75827E60" w14:textId="77777777" w:rsidR="006A7DF2" w:rsidRPr="00FD7409" w:rsidRDefault="006A7DF2" w:rsidP="00A4372A">
            <w:pPr>
              <w:spacing w:before="40" w:after="40"/>
            </w:pPr>
            <w:r w:rsidRPr="00FD7409">
              <w:t xml:space="preserve">Success </w:t>
            </w:r>
            <w:r>
              <w:t xml:space="preserve">rate </w:t>
            </w:r>
            <w:r w:rsidRPr="00FD7409">
              <w:t>of contact tracing</w:t>
            </w:r>
          </w:p>
        </w:tc>
        <w:tc>
          <w:tcPr>
            <w:tcW w:w="1872" w:type="dxa"/>
          </w:tcPr>
          <w:p w14:paraId="2A37136D" w14:textId="77777777" w:rsidR="006A7DF2" w:rsidRPr="008F5057" w:rsidRDefault="006A7DF2" w:rsidP="00A4372A">
            <w:pPr>
              <w:spacing w:before="40" w:after="40"/>
              <w:jc w:val="center"/>
            </w:pPr>
            <w:r>
              <w:t>30%</w:t>
            </w:r>
          </w:p>
        </w:tc>
        <w:tc>
          <w:tcPr>
            <w:tcW w:w="1584" w:type="dxa"/>
          </w:tcPr>
          <w:p w14:paraId="1DF0FB77" w14:textId="77777777" w:rsidR="006A7DF2" w:rsidRDefault="006A7DF2" w:rsidP="00A4372A">
            <w:pPr>
              <w:spacing w:before="40" w:after="40"/>
              <w:jc w:val="center"/>
            </w:pPr>
            <w:r>
              <w:t>10%-100%</w:t>
            </w:r>
          </w:p>
        </w:tc>
        <w:tc>
          <w:tcPr>
            <w:tcW w:w="2160" w:type="dxa"/>
          </w:tcPr>
          <w:p w14:paraId="40EBC6EB" w14:textId="41CD23F8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/>
            </w:r>
            <w:r w:rsidR="00095889" w:rsidRPr="00812BB6">
              <w:instrText xml:space="preserve"> ADDIN EN.CITE &lt;EndNote&gt;&lt;Cite&gt;&lt;Author&gt;Lewis&lt;/Author&gt;&lt;Year&gt;2017&lt;/Year&gt;&lt;RecNum&gt;68&lt;/RecNum&gt;&lt;DisplayText&gt;[41]&lt;/DisplayText&gt;&lt;record&gt;&lt;rec-number&gt;68&lt;/rec-number&gt;&lt;foreign-keys&gt;&lt;key app="EN" db-id="02vets5ww0fre4e05vr5ddpzptzzvavf5pdd"&gt;68&lt;/key&gt;&lt;/foreign-keys&gt;&lt;ref-type name="Personal Communication"&gt;26&lt;/ref-type&gt;&lt;contributors&gt;&lt;authors&gt;&lt;author&gt;Lewis, Sarah&lt;/author&gt;&lt;/authors&gt;&lt;/contributors&gt;&lt;titles&gt;&lt;title&gt;Estimates of partner notification cost and success rate. Personal communication.&lt;/title&gt;&lt;/titles&gt;&lt;dates&gt;&lt;year&gt;2017&lt;/year&gt;&lt;/dates&gt;&lt;pub-location&gt;Santa Clara County Public Health Department, Santa Clara, CA. &lt;/pub-location&gt;&lt;urls&gt;&lt;/urls&gt;&lt;/record&gt;&lt;/Cite&gt;&lt;/EndNote&gt;</w:instrText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41" w:tooltip="Lewis, 2017 #68" w:history="1">
              <w:r w:rsidR="00AF39BF" w:rsidRPr="00F820DB">
                <w:rPr>
                  <w:noProof/>
                </w:rPr>
                <w:t>41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4E986847" w14:textId="77777777" w:rsidTr="002C4D81">
        <w:tc>
          <w:tcPr>
            <w:tcW w:w="4518" w:type="dxa"/>
          </w:tcPr>
          <w:p w14:paraId="606962CA" w14:textId="77777777" w:rsidR="006A7DF2" w:rsidRPr="00F03EBE" w:rsidRDefault="006A7DF2" w:rsidP="00A4372A">
            <w:pPr>
              <w:spacing w:before="40" w:after="40"/>
            </w:pPr>
            <w:r>
              <w:t>Cost of partnership information, per person (2016 US dollars)</w:t>
            </w:r>
          </w:p>
        </w:tc>
        <w:tc>
          <w:tcPr>
            <w:tcW w:w="1872" w:type="dxa"/>
          </w:tcPr>
          <w:p w14:paraId="45FFD34C" w14:textId="77777777" w:rsidR="006A7DF2" w:rsidRDefault="006A7DF2" w:rsidP="00A4372A">
            <w:pPr>
              <w:spacing w:before="40" w:after="40"/>
              <w:jc w:val="center"/>
            </w:pPr>
            <w:r>
              <w:t>0</w:t>
            </w:r>
          </w:p>
        </w:tc>
        <w:tc>
          <w:tcPr>
            <w:tcW w:w="1584" w:type="dxa"/>
          </w:tcPr>
          <w:p w14:paraId="0259E461" w14:textId="77777777" w:rsidR="006A7DF2" w:rsidRDefault="006A7DF2" w:rsidP="00A4372A">
            <w:pPr>
              <w:spacing w:before="40" w:after="40"/>
              <w:jc w:val="center"/>
            </w:pPr>
            <w:r>
              <w:t>0-600</w:t>
            </w:r>
          </w:p>
        </w:tc>
        <w:tc>
          <w:tcPr>
            <w:tcW w:w="2160" w:type="dxa"/>
          </w:tcPr>
          <w:p w14:paraId="4D9B0194" w14:textId="77777777" w:rsidR="006A7DF2" w:rsidRPr="00812BB6" w:rsidRDefault="006A7DF2" w:rsidP="00A4372A">
            <w:pPr>
              <w:spacing w:before="40" w:after="40"/>
              <w:jc w:val="center"/>
            </w:pPr>
            <w:r w:rsidRPr="00812BB6">
              <w:t>Assumed</w:t>
            </w:r>
          </w:p>
        </w:tc>
      </w:tr>
      <w:tr w:rsidR="002C4D81" w:rsidRPr="008F5057" w14:paraId="15220147" w14:textId="77777777" w:rsidTr="002C4D81">
        <w:tc>
          <w:tcPr>
            <w:tcW w:w="4518" w:type="dxa"/>
          </w:tcPr>
          <w:p w14:paraId="47E550A5" w14:textId="77777777" w:rsidR="006A7DF2" w:rsidRPr="008F5057" w:rsidRDefault="006A7DF2" w:rsidP="00A4372A">
            <w:pPr>
              <w:keepNext/>
              <w:spacing w:before="120" w:after="40"/>
            </w:pPr>
            <w:r w:rsidRPr="008F5057">
              <w:rPr>
                <w:b/>
              </w:rPr>
              <w:t>Quality-of-life multipliers</w:t>
            </w:r>
          </w:p>
        </w:tc>
        <w:tc>
          <w:tcPr>
            <w:tcW w:w="1872" w:type="dxa"/>
          </w:tcPr>
          <w:p w14:paraId="4353B683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1584" w:type="dxa"/>
          </w:tcPr>
          <w:p w14:paraId="7D8DA0FE" w14:textId="77777777" w:rsidR="006A7DF2" w:rsidRPr="008F5057" w:rsidRDefault="006A7DF2" w:rsidP="00A4372A">
            <w:pPr>
              <w:keepNext/>
              <w:spacing w:before="120" w:after="40"/>
              <w:jc w:val="center"/>
            </w:pPr>
          </w:p>
        </w:tc>
        <w:tc>
          <w:tcPr>
            <w:tcW w:w="2160" w:type="dxa"/>
          </w:tcPr>
          <w:p w14:paraId="3D663592" w14:textId="77777777" w:rsidR="006A7DF2" w:rsidRPr="00812BB6" w:rsidRDefault="006A7DF2" w:rsidP="00A4372A">
            <w:pPr>
              <w:keepNext/>
              <w:spacing w:before="120" w:after="40"/>
              <w:jc w:val="center"/>
            </w:pPr>
          </w:p>
        </w:tc>
      </w:tr>
      <w:tr w:rsidR="002C4D81" w:rsidRPr="008F5057" w14:paraId="137C3192" w14:textId="77777777" w:rsidTr="002C4D81">
        <w:tc>
          <w:tcPr>
            <w:tcW w:w="4518" w:type="dxa"/>
          </w:tcPr>
          <w:p w14:paraId="5497AF19" w14:textId="77777777" w:rsidR="006A7DF2" w:rsidRPr="008F5057" w:rsidRDefault="006A7DF2" w:rsidP="00A4372A">
            <w:pPr>
              <w:keepNext/>
              <w:spacing w:before="40" w:after="40"/>
            </w:pPr>
            <w:r w:rsidRPr="008F5057">
              <w:t xml:space="preserve">PWID </w:t>
            </w:r>
          </w:p>
        </w:tc>
        <w:tc>
          <w:tcPr>
            <w:tcW w:w="1872" w:type="dxa"/>
          </w:tcPr>
          <w:p w14:paraId="5A2535A9" w14:textId="77777777" w:rsidR="006A7DF2" w:rsidRPr="008F5057" w:rsidRDefault="006A7DF2" w:rsidP="00A4372A">
            <w:pPr>
              <w:keepNext/>
              <w:spacing w:before="40" w:after="40"/>
              <w:jc w:val="center"/>
            </w:pPr>
            <w:r w:rsidRPr="008F5057">
              <w:t>0.9</w:t>
            </w:r>
            <w:r>
              <w:t>0</w:t>
            </w:r>
          </w:p>
        </w:tc>
        <w:tc>
          <w:tcPr>
            <w:tcW w:w="1584" w:type="dxa"/>
          </w:tcPr>
          <w:p w14:paraId="60887D98" w14:textId="77777777" w:rsidR="006A7DF2" w:rsidRDefault="006A7DF2" w:rsidP="00A4372A">
            <w:pPr>
              <w:keepNext/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F470AF4" w14:textId="1AA33113" w:rsidR="006A7DF2" w:rsidRPr="00812BB6" w:rsidRDefault="006A7DF2" w:rsidP="00AF39BF">
            <w:pPr>
              <w:keepNext/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Mb25nPC9BdXRob3I+PFllYXI+MjAxMDwvWWVhcj48UmVj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Mb25nPC9BdXRob3I+PFllYXI+MjAxMDwvWWVhcj48UmVj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2" w:tooltip="Alistar, 2014 #74" w:history="1">
              <w:r w:rsidR="00AF39BF" w:rsidRPr="00F820DB">
                <w:rPr>
                  <w:noProof/>
                </w:rPr>
                <w:t>4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41F4E44D" w14:textId="77777777" w:rsidTr="002C4D81">
        <w:tc>
          <w:tcPr>
            <w:tcW w:w="4518" w:type="dxa"/>
          </w:tcPr>
          <w:p w14:paraId="1E867C7E" w14:textId="77777777" w:rsidR="006A7DF2" w:rsidRPr="008F5057" w:rsidRDefault="006A7DF2" w:rsidP="00A4372A">
            <w:pPr>
              <w:spacing w:before="40" w:after="40"/>
            </w:pPr>
            <w:r w:rsidRPr="008F5057">
              <w:t xml:space="preserve">PWID on </w:t>
            </w:r>
            <w:r>
              <w:rPr>
                <w:rFonts w:eastAsia="Arial Unicode MS"/>
              </w:rPr>
              <w:t>opioid agonist</w:t>
            </w:r>
            <w:r w:rsidRPr="007402B0">
              <w:rPr>
                <w:rFonts w:eastAsia="Arial Unicode MS"/>
              </w:rPr>
              <w:t xml:space="preserve"> therapy</w:t>
            </w:r>
            <w:r w:rsidRPr="008F5057">
              <w:t xml:space="preserve"> </w:t>
            </w:r>
          </w:p>
        </w:tc>
        <w:tc>
          <w:tcPr>
            <w:tcW w:w="1872" w:type="dxa"/>
          </w:tcPr>
          <w:p w14:paraId="2862A812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95</w:t>
            </w:r>
          </w:p>
        </w:tc>
        <w:tc>
          <w:tcPr>
            <w:tcW w:w="1584" w:type="dxa"/>
          </w:tcPr>
          <w:p w14:paraId="6BD67A27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1E190C2D" w14:textId="05D67B19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aYXJpYzwvQXV0aG9yPjxZZWFyPjIwMDA8L1llYXI+PFJl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aYXJpYzwvQXV0aG9yPjxZZWFyPjIwMDA8L1llYXI+PFJl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2" w:tooltip="Cipriano, 2012 #29" w:history="1">
              <w:r w:rsidR="00AF39BF" w:rsidRPr="00F820DB">
                <w:rPr>
                  <w:noProof/>
                </w:rPr>
                <w:t>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24" w:tooltip="Zaric, 2000 #27" w:history="1">
              <w:r w:rsidR="00AF39BF" w:rsidRPr="00F820DB">
                <w:rPr>
                  <w:noProof/>
                </w:rPr>
                <w:t>24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2" w:tooltip="Alistar, 2014 #74" w:history="1">
              <w:r w:rsidR="00AF39BF" w:rsidRPr="00F820DB">
                <w:rPr>
                  <w:noProof/>
                </w:rPr>
                <w:t>4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72AC472A" w14:textId="77777777" w:rsidTr="002C4D81">
        <w:tc>
          <w:tcPr>
            <w:tcW w:w="4518" w:type="dxa"/>
          </w:tcPr>
          <w:p w14:paraId="6AE74286" w14:textId="77777777" w:rsidR="006A7DF2" w:rsidRPr="008F5057" w:rsidRDefault="006A7DF2" w:rsidP="00A4372A">
            <w:pPr>
              <w:spacing w:before="40" w:after="40"/>
            </w:pPr>
            <w:r w:rsidRPr="008F5057">
              <w:t>Asymptomatic HIV</w:t>
            </w:r>
          </w:p>
        </w:tc>
        <w:tc>
          <w:tcPr>
            <w:tcW w:w="1872" w:type="dxa"/>
          </w:tcPr>
          <w:p w14:paraId="44F005BE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94</w:t>
            </w:r>
          </w:p>
        </w:tc>
        <w:tc>
          <w:tcPr>
            <w:tcW w:w="1584" w:type="dxa"/>
          </w:tcPr>
          <w:p w14:paraId="471915A0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85F7F88" w14:textId="2DC2F54E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3" w:tooltip="Tengs, 2002 #79" w:history="1">
              <w:r w:rsidR="00AF39BF" w:rsidRPr="00F820DB">
                <w:rPr>
                  <w:noProof/>
                </w:rPr>
                <w:t>4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1587A831" w14:textId="77777777" w:rsidTr="002C4D81">
        <w:tc>
          <w:tcPr>
            <w:tcW w:w="4518" w:type="dxa"/>
          </w:tcPr>
          <w:p w14:paraId="56331064" w14:textId="77777777" w:rsidR="006A7DF2" w:rsidRPr="008F5057" w:rsidRDefault="006A7DF2" w:rsidP="00A4372A">
            <w:pPr>
              <w:spacing w:before="40" w:after="40"/>
            </w:pPr>
            <w:r w:rsidRPr="008F5057">
              <w:lastRenderedPageBreak/>
              <w:t>Symptomatic HIV</w:t>
            </w:r>
          </w:p>
        </w:tc>
        <w:tc>
          <w:tcPr>
            <w:tcW w:w="1872" w:type="dxa"/>
          </w:tcPr>
          <w:p w14:paraId="0008A92B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81</w:t>
            </w:r>
          </w:p>
        </w:tc>
        <w:tc>
          <w:tcPr>
            <w:tcW w:w="1584" w:type="dxa"/>
          </w:tcPr>
          <w:p w14:paraId="674E8C1E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4B624F43" w14:textId="26BB0B35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3" w:tooltip="Tengs, 2002 #79" w:history="1">
              <w:r w:rsidR="00AF39BF" w:rsidRPr="00F820DB">
                <w:rPr>
                  <w:noProof/>
                </w:rPr>
                <w:t>4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00DA065B" w14:textId="77777777" w:rsidTr="002C4D81">
        <w:tc>
          <w:tcPr>
            <w:tcW w:w="4518" w:type="dxa"/>
          </w:tcPr>
          <w:p w14:paraId="104C1407" w14:textId="77777777" w:rsidR="006A7DF2" w:rsidRPr="008F5057" w:rsidRDefault="006A7DF2" w:rsidP="00A4372A">
            <w:pPr>
              <w:spacing w:before="40" w:after="40"/>
              <w:rPr>
                <w:b/>
              </w:rPr>
            </w:pPr>
            <w:r w:rsidRPr="008F5057">
              <w:t>AIDS</w:t>
            </w:r>
          </w:p>
        </w:tc>
        <w:tc>
          <w:tcPr>
            <w:tcW w:w="1872" w:type="dxa"/>
          </w:tcPr>
          <w:p w14:paraId="51A91B2C" w14:textId="77777777" w:rsidR="006A7DF2" w:rsidRPr="008F5057" w:rsidRDefault="006A7DF2" w:rsidP="00A4372A">
            <w:pPr>
              <w:spacing w:before="40" w:after="40"/>
              <w:jc w:val="center"/>
            </w:pPr>
            <w:r w:rsidRPr="008F5057">
              <w:t>0.7</w:t>
            </w:r>
          </w:p>
        </w:tc>
        <w:tc>
          <w:tcPr>
            <w:tcW w:w="1584" w:type="dxa"/>
          </w:tcPr>
          <w:p w14:paraId="5F843D86" w14:textId="77777777" w:rsidR="006A7DF2" w:rsidRDefault="006A7DF2" w:rsidP="00A4372A">
            <w:pPr>
              <w:spacing w:before="40" w:after="4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6F393603" w14:textId="21B6AB6B" w:rsidR="006A7DF2" w:rsidRPr="00812BB6" w:rsidRDefault="006A7DF2" w:rsidP="00AF39BF">
            <w:pPr>
              <w:spacing w:before="40" w:after="40"/>
              <w:jc w:val="center"/>
            </w:pPr>
            <w:r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UZW5nczwvQXV0aG9yPjxZZWFyPjIwMDI8L1llYXI+PFJl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3" w:tooltip="Tengs, 2002 #79" w:history="1">
              <w:r w:rsidR="00AF39BF" w:rsidRPr="00F820DB">
                <w:rPr>
                  <w:noProof/>
                </w:rPr>
                <w:t>43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  <w:tr w:rsidR="002C4D81" w:rsidRPr="008F5057" w14:paraId="3C4F03BD" w14:textId="77777777" w:rsidTr="002C4D81">
        <w:tc>
          <w:tcPr>
            <w:tcW w:w="4518" w:type="dxa"/>
          </w:tcPr>
          <w:p w14:paraId="47328EE0" w14:textId="77777777" w:rsidR="006A7DF2" w:rsidRPr="008F5057" w:rsidRDefault="006A7DF2" w:rsidP="00F820DB">
            <w:pPr>
              <w:spacing w:before="40" w:after="120"/>
            </w:pPr>
            <w:r w:rsidRPr="008F5057">
              <w:t>ART multiplier</w:t>
            </w:r>
          </w:p>
        </w:tc>
        <w:tc>
          <w:tcPr>
            <w:tcW w:w="1872" w:type="dxa"/>
          </w:tcPr>
          <w:p w14:paraId="799FFB98" w14:textId="77777777" w:rsidR="006A7DF2" w:rsidRPr="008F5057" w:rsidRDefault="006A7DF2" w:rsidP="00F820DB">
            <w:pPr>
              <w:spacing w:before="40" w:after="120"/>
              <w:jc w:val="center"/>
            </w:pPr>
            <w:r w:rsidRPr="008F5057">
              <w:t>1.15</w:t>
            </w:r>
          </w:p>
        </w:tc>
        <w:tc>
          <w:tcPr>
            <w:tcW w:w="1584" w:type="dxa"/>
          </w:tcPr>
          <w:p w14:paraId="0983E1D2" w14:textId="77777777" w:rsidR="006A7DF2" w:rsidRDefault="006A7DF2" w:rsidP="00F820DB">
            <w:pPr>
              <w:spacing w:before="40" w:after="120"/>
              <w:jc w:val="center"/>
            </w:pPr>
            <w:r>
              <w:t>--</w:t>
            </w:r>
          </w:p>
        </w:tc>
        <w:tc>
          <w:tcPr>
            <w:tcW w:w="2160" w:type="dxa"/>
          </w:tcPr>
          <w:p w14:paraId="237AE279" w14:textId="7E3E0E64" w:rsidR="006A7DF2" w:rsidRPr="00812BB6" w:rsidRDefault="006A7DF2" w:rsidP="00F820DB">
            <w:pPr>
              <w:spacing w:before="40" w:after="120"/>
              <w:jc w:val="center"/>
            </w:pPr>
            <w:r w:rsidRPr="00F820DB">
              <w:fldChar w:fldCharType="begin">
                <w:fldData xml:space="preserve">PEVuZE5vdGU+PENpdGU+PEF1dGhvcj5KdXVzb2xhPC9BdXRob3I+PFllYXI+MjAxMjwvWWVhcj48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</w:fldData>
              </w:fldChar>
            </w:r>
            <w:r w:rsidR="00095889" w:rsidRPr="00812BB6">
              <w:instrText xml:space="preserve"> ADDIN EN.CITE </w:instrText>
            </w:r>
            <w:r w:rsidR="00095889" w:rsidRPr="00F820DB">
              <w:fldChar w:fldCharType="begin">
                <w:fldData xml:space="preserve">PEVuZE5vdGU+PENpdGU+PEF1dGhvcj5KdXVzb2xhPC9BdXRob3I+PFllYXI+MjAxMjwvWWVhcj48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</w:fldData>
              </w:fldChar>
            </w:r>
            <w:r w:rsidR="00095889" w:rsidRPr="00812BB6">
              <w:instrText xml:space="preserve"> ADDIN EN.CITE.DATA </w:instrText>
            </w:r>
            <w:r w:rsidR="00095889" w:rsidRPr="00F820DB">
              <w:fldChar w:fldCharType="end"/>
            </w:r>
            <w:r w:rsidRPr="00F820DB">
              <w:fldChar w:fldCharType="separate"/>
            </w:r>
            <w:r w:rsidR="00D65E78" w:rsidRPr="00F820DB">
              <w:rPr>
                <w:noProof/>
              </w:rPr>
              <w:t>[</w:t>
            </w:r>
            <w:hyperlink w:anchor="_ENREF_12" w:tooltip="Sanders, 2005 #25" w:history="1">
              <w:r w:rsidR="00AF39BF" w:rsidRPr="00F820DB">
                <w:rPr>
                  <w:noProof/>
                </w:rPr>
                <w:t>12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16" w:tooltip="Long, 2010 #38" w:history="1">
              <w:r w:rsidR="00AF39BF" w:rsidRPr="00F820DB">
                <w:rPr>
                  <w:noProof/>
                </w:rPr>
                <w:t>16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33" w:tooltip="Juusola, 2012 #11" w:history="1">
              <w:r w:rsidR="00AF39BF" w:rsidRPr="00F820DB">
                <w:rPr>
                  <w:noProof/>
                </w:rPr>
                <w:t>33</w:t>
              </w:r>
            </w:hyperlink>
            <w:r w:rsidR="00D65E78" w:rsidRPr="00F820DB">
              <w:rPr>
                <w:noProof/>
              </w:rPr>
              <w:t xml:space="preserve">, </w:t>
            </w:r>
            <w:hyperlink w:anchor="_ENREF_42" w:tooltip="Alistar, 2014 #74" w:history="1">
              <w:r w:rsidR="00AF39BF" w:rsidRPr="00F820DB">
                <w:rPr>
                  <w:noProof/>
                </w:rPr>
                <w:t>42</w:t>
              </w:r>
            </w:hyperlink>
            <w:r w:rsidR="00D65E78" w:rsidRPr="00F820DB">
              <w:rPr>
                <w:noProof/>
              </w:rPr>
              <w:t>]</w:t>
            </w:r>
            <w:r w:rsidRPr="00F820DB">
              <w:fldChar w:fldCharType="end"/>
            </w:r>
          </w:p>
        </w:tc>
      </w:tr>
    </w:tbl>
    <w:p w14:paraId="3E4F43F3" w14:textId="5BAAFE63" w:rsidR="006A7DF2" w:rsidRDefault="002C4D81" w:rsidP="00F820DB">
      <w:pPr>
        <w:spacing w:before="120" w:after="0"/>
      </w:pPr>
      <w:r w:rsidRPr="00F820DB">
        <w:rPr>
          <w:vertAlign w:val="superscript"/>
        </w:rPr>
        <w:t>*</w:t>
      </w:r>
      <w:r>
        <w:t xml:space="preserve"> ART = antiretroviral therapy, HR = hazard ratio, OAT = opioid agonist therapy, PWID = people who inject drugs</w:t>
      </w:r>
    </w:p>
    <w:p w14:paraId="0444B21D" w14:textId="77777777" w:rsidR="002C4D81" w:rsidRDefault="002C4D81" w:rsidP="00F820DB">
      <w:pPr>
        <w:spacing w:before="40" w:after="0"/>
      </w:pPr>
      <w:r w:rsidRPr="00F820DB">
        <w:rPr>
          <w:vertAlign w:val="superscript"/>
        </w:rPr>
        <w:t>**</w:t>
      </w:r>
      <w:r>
        <w:t xml:space="preserve"> Estimated through calibration</w:t>
      </w:r>
    </w:p>
    <w:p w14:paraId="296CC50E" w14:textId="77777777" w:rsidR="002C4D81" w:rsidRDefault="002C4D81" w:rsidP="00F820DB">
      <w:pPr>
        <w:spacing w:before="40" w:after="0"/>
      </w:pPr>
      <w:r w:rsidRPr="00F820DB">
        <w:rPr>
          <w:vertAlign w:val="superscript"/>
        </w:rPr>
        <w:t>§</w:t>
      </w:r>
      <w:r>
        <w:t xml:space="preserve"> </w:t>
      </w:r>
      <w:r w:rsidRPr="00391B1F">
        <w:t>Individuals on PrEP are screened for HIV every three months</w:t>
      </w:r>
      <w:r>
        <w:t xml:space="preserve"> </w:t>
      </w:r>
    </w:p>
    <w:p w14:paraId="390C87B8" w14:textId="70F94DF2" w:rsidR="00587C49" w:rsidRDefault="002C4D81" w:rsidP="00F820DB">
      <w:pPr>
        <w:spacing w:before="40" w:after="0"/>
      </w:pPr>
      <w:r w:rsidRPr="00F820DB">
        <w:rPr>
          <w:vertAlign w:val="superscript"/>
        </w:rPr>
        <w:t>§§</w:t>
      </w:r>
      <w:r>
        <w:t xml:space="preserve"> </w:t>
      </w:r>
      <w:r w:rsidRPr="00B844DB">
        <w:t>Disease costs while on ART exclude cost of ART</w:t>
      </w:r>
      <w:r>
        <w:t xml:space="preserve"> </w:t>
      </w:r>
      <w:r w:rsidR="00587C49">
        <w:br w:type="page"/>
      </w:r>
    </w:p>
    <w:p w14:paraId="6C40CC3D" w14:textId="77777777" w:rsidR="006A7DF2" w:rsidRPr="006A7DF2" w:rsidRDefault="006A7DF2" w:rsidP="006A7DF2">
      <w:pPr>
        <w:spacing w:after="0" w:line="480" w:lineRule="auto"/>
        <w:rPr>
          <w:b/>
        </w:rPr>
      </w:pPr>
      <w:r w:rsidRPr="006A7DF2">
        <w:rPr>
          <w:b/>
        </w:rPr>
        <w:lastRenderedPageBreak/>
        <w:t>References</w:t>
      </w:r>
    </w:p>
    <w:p w14:paraId="6F387721" w14:textId="2DBB178D" w:rsidR="00AF39BF" w:rsidRDefault="006A7DF2" w:rsidP="00AF39BF">
      <w:pPr>
        <w:spacing w:after="0"/>
        <w:ind w:left="450" w:hanging="45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AF39BF">
        <w:rPr>
          <w:noProof/>
        </w:rPr>
        <w:t xml:space="preserve">1. </w:t>
      </w:r>
      <w:r w:rsidR="00AF39BF">
        <w:rPr>
          <w:noProof/>
        </w:rPr>
        <w:tab/>
        <w:t xml:space="preserve">Fu R, Gutfraind A, Brandeau ML. </w:t>
      </w:r>
      <w:r w:rsidR="00AF39BF" w:rsidRPr="00AF39BF">
        <w:rPr>
          <w:b/>
          <w:noProof/>
        </w:rPr>
        <w:t>Modeling a dynamic bi-layer contact network of injection drug users and the spread of blood-borne infections</w:t>
      </w:r>
      <w:r w:rsidR="00AF39BF">
        <w:rPr>
          <w:noProof/>
        </w:rPr>
        <w:t xml:space="preserve">. </w:t>
      </w:r>
      <w:r w:rsidR="00AF39BF" w:rsidRPr="00AF39BF">
        <w:rPr>
          <w:i/>
          <w:noProof/>
        </w:rPr>
        <w:t xml:space="preserve">Math Biosci </w:t>
      </w:r>
      <w:r w:rsidR="00AF39BF">
        <w:rPr>
          <w:noProof/>
        </w:rPr>
        <w:t>2016; 273:102-113.</w:t>
      </w:r>
      <w:bookmarkEnd w:id="2"/>
    </w:p>
    <w:p w14:paraId="75EE95EC" w14:textId="7D835469" w:rsidR="00AF39BF" w:rsidRDefault="00AF39BF" w:rsidP="00AF39BF">
      <w:pPr>
        <w:spacing w:after="0"/>
        <w:ind w:left="450" w:hanging="450"/>
        <w:rPr>
          <w:noProof/>
        </w:rPr>
      </w:pPr>
      <w:bookmarkStart w:id="3" w:name="_ENREF_2"/>
      <w:r>
        <w:rPr>
          <w:noProof/>
        </w:rPr>
        <w:t xml:space="preserve">2. </w:t>
      </w:r>
      <w:r>
        <w:rPr>
          <w:noProof/>
        </w:rPr>
        <w:tab/>
        <w:t xml:space="preserve">Cipriano LE, Zaric GS, Holodniy M, Bendavid E, Owens DK, Brandeau ML. </w:t>
      </w:r>
      <w:r w:rsidRPr="00AF39BF">
        <w:rPr>
          <w:b/>
          <w:noProof/>
        </w:rPr>
        <w:t>Cost effectiveness of screening strategies for early identification of HIV and HCV infection in injection drug user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One </w:t>
      </w:r>
      <w:r>
        <w:rPr>
          <w:noProof/>
        </w:rPr>
        <w:t>2012; 7(9):e45176.</w:t>
      </w:r>
      <w:bookmarkEnd w:id="3"/>
    </w:p>
    <w:p w14:paraId="668B0D05" w14:textId="324A3855" w:rsidR="00AF39BF" w:rsidRDefault="00AF39BF" w:rsidP="00AF39BF">
      <w:pPr>
        <w:spacing w:after="0"/>
        <w:ind w:left="450" w:hanging="450"/>
        <w:rPr>
          <w:noProof/>
        </w:rPr>
      </w:pPr>
      <w:bookmarkStart w:id="4" w:name="_ENREF_3"/>
      <w:r>
        <w:rPr>
          <w:noProof/>
        </w:rPr>
        <w:t xml:space="preserve">3. </w:t>
      </w:r>
      <w:r>
        <w:rPr>
          <w:noProof/>
        </w:rPr>
        <w:tab/>
        <w:t xml:space="preserve">Degenhardt L, Hall W, Warner-Smith M. </w:t>
      </w:r>
      <w:r w:rsidRPr="00AF39BF">
        <w:rPr>
          <w:b/>
          <w:noProof/>
        </w:rPr>
        <w:t>Using cohort studies to estimate mortality among injecting drug users that is not attributable to AID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Sex Transm Infect </w:t>
      </w:r>
      <w:r>
        <w:rPr>
          <w:noProof/>
        </w:rPr>
        <w:t>2006; 82 Suppl 3:iii56-63.</w:t>
      </w:r>
      <w:bookmarkEnd w:id="4"/>
    </w:p>
    <w:p w14:paraId="56A919A1" w14:textId="645FD5D7" w:rsidR="00AF39BF" w:rsidRDefault="00AF39BF" w:rsidP="00AF39BF">
      <w:pPr>
        <w:spacing w:after="0"/>
        <w:ind w:left="450" w:hanging="450"/>
        <w:rPr>
          <w:noProof/>
        </w:rPr>
      </w:pPr>
      <w:bookmarkStart w:id="5" w:name="_ENREF_4"/>
      <w:r>
        <w:rPr>
          <w:noProof/>
        </w:rPr>
        <w:t xml:space="preserve">4. </w:t>
      </w:r>
      <w:r>
        <w:rPr>
          <w:noProof/>
        </w:rPr>
        <w:tab/>
        <w:t xml:space="preserve">Arias E. </w:t>
      </w:r>
      <w:r w:rsidRPr="00AF39BF">
        <w:rPr>
          <w:b/>
          <w:noProof/>
        </w:rPr>
        <w:t>United States life tables, 2010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Natl Vital Stat Rep </w:t>
      </w:r>
      <w:r>
        <w:rPr>
          <w:noProof/>
        </w:rPr>
        <w:t>2014; 63(7):1-63.</w:t>
      </w:r>
      <w:bookmarkEnd w:id="5"/>
    </w:p>
    <w:p w14:paraId="473A9C2B" w14:textId="4B9B8574" w:rsidR="00AF39BF" w:rsidRDefault="00AF39BF" w:rsidP="00AF39BF">
      <w:pPr>
        <w:spacing w:after="0"/>
        <w:ind w:left="450" w:hanging="450"/>
        <w:rPr>
          <w:noProof/>
        </w:rPr>
      </w:pPr>
      <w:bookmarkStart w:id="6" w:name="_ENREF_5"/>
      <w:r>
        <w:rPr>
          <w:noProof/>
        </w:rPr>
        <w:t xml:space="preserve">5. </w:t>
      </w:r>
      <w:r>
        <w:rPr>
          <w:noProof/>
        </w:rPr>
        <w:tab/>
        <w:t xml:space="preserve">Spiller MW, Broz D, Wejnert C, Nerlander L, Paz-Bailey G. </w:t>
      </w:r>
      <w:r w:rsidRPr="00AF39BF">
        <w:rPr>
          <w:b/>
          <w:noProof/>
        </w:rPr>
        <w:t>HIV infection and HIV-associated behaviors among persons who inject drugs--20 cities, United States, 2012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MMWR Morb Mortal Wkly Rep </w:t>
      </w:r>
      <w:r>
        <w:rPr>
          <w:noProof/>
        </w:rPr>
        <w:t>2015; 64(10):270-275.</w:t>
      </w:r>
      <w:bookmarkEnd w:id="6"/>
    </w:p>
    <w:p w14:paraId="7E741715" w14:textId="285B7FA5" w:rsidR="00AF39BF" w:rsidRDefault="00AF39BF" w:rsidP="00AF39BF">
      <w:pPr>
        <w:spacing w:after="0"/>
        <w:ind w:left="450" w:hanging="450"/>
        <w:rPr>
          <w:noProof/>
        </w:rPr>
      </w:pPr>
      <w:bookmarkStart w:id="7" w:name="_ENREF_6"/>
      <w:r>
        <w:rPr>
          <w:noProof/>
        </w:rPr>
        <w:t xml:space="preserve">6. </w:t>
      </w:r>
      <w:r>
        <w:rPr>
          <w:noProof/>
        </w:rPr>
        <w:tab/>
        <w:t xml:space="preserve">Broz D, Wejnert C, Pham HT, DiNenno E, Heffelfinger JD, Cribbin M, et al. </w:t>
      </w:r>
      <w:r w:rsidRPr="00AF39BF">
        <w:rPr>
          <w:b/>
          <w:noProof/>
        </w:rPr>
        <w:t>HIV infection and risk, prevention, and testing behaviors among injecting drug users -- National HIV Behavioral Surveillance System, 20 U.S. cities, 2009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MMWR Surveill Summ </w:t>
      </w:r>
      <w:r>
        <w:rPr>
          <w:noProof/>
        </w:rPr>
        <w:t>2014; 63(6):1-51.</w:t>
      </w:r>
      <w:bookmarkEnd w:id="7"/>
    </w:p>
    <w:p w14:paraId="347A7AE3" w14:textId="593CA1E0" w:rsidR="00AF39BF" w:rsidRDefault="00AF39BF" w:rsidP="00AF39BF">
      <w:pPr>
        <w:spacing w:after="0"/>
        <w:ind w:left="450" w:hanging="450"/>
        <w:rPr>
          <w:noProof/>
        </w:rPr>
      </w:pPr>
      <w:bookmarkStart w:id="8" w:name="_ENREF_7"/>
      <w:r>
        <w:rPr>
          <w:noProof/>
        </w:rPr>
        <w:t xml:space="preserve">7. </w:t>
      </w:r>
      <w:r>
        <w:rPr>
          <w:noProof/>
        </w:rPr>
        <w:tab/>
        <w:t xml:space="preserve">Westergaard RP, Ambrose BK, Mehta SH, Kirk GD. </w:t>
      </w:r>
      <w:r w:rsidRPr="00AF39BF">
        <w:rPr>
          <w:b/>
          <w:noProof/>
        </w:rPr>
        <w:t>Provider and clinic-level correlates of deferring antiretroviral therapy for people who inject drugs: a survey of North American HIV provider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J Int AIDS Soc </w:t>
      </w:r>
      <w:r>
        <w:rPr>
          <w:noProof/>
        </w:rPr>
        <w:t>2012; 15(1):10.</w:t>
      </w:r>
      <w:bookmarkEnd w:id="8"/>
    </w:p>
    <w:p w14:paraId="03C9FFE4" w14:textId="061AEC6A" w:rsidR="00AF39BF" w:rsidRDefault="00AF39BF" w:rsidP="00AF39BF">
      <w:pPr>
        <w:spacing w:after="0"/>
        <w:ind w:left="450" w:hanging="450"/>
        <w:rPr>
          <w:noProof/>
        </w:rPr>
      </w:pPr>
      <w:bookmarkStart w:id="9" w:name="_ENREF_8"/>
      <w:r>
        <w:rPr>
          <w:noProof/>
        </w:rPr>
        <w:t xml:space="preserve">8. </w:t>
      </w:r>
      <w:r>
        <w:rPr>
          <w:noProof/>
        </w:rPr>
        <w:tab/>
        <w:t xml:space="preserve">Spire B, Lucas GM, Carrieri MP. </w:t>
      </w:r>
      <w:r w:rsidRPr="00AF39BF">
        <w:rPr>
          <w:b/>
          <w:noProof/>
        </w:rPr>
        <w:t>Adherence to HIV treatment among IDUs and the role of opioid substitution treatment (OST)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Int J Drug Policy </w:t>
      </w:r>
      <w:r>
        <w:rPr>
          <w:noProof/>
        </w:rPr>
        <w:t>2007; 18(4):262-270.</w:t>
      </w:r>
      <w:bookmarkEnd w:id="9"/>
    </w:p>
    <w:p w14:paraId="4D2E70A7" w14:textId="51EC5069" w:rsidR="00AF39BF" w:rsidRDefault="00AF39BF" w:rsidP="00AF39BF">
      <w:pPr>
        <w:spacing w:after="0"/>
        <w:ind w:left="450" w:hanging="450"/>
        <w:rPr>
          <w:noProof/>
        </w:rPr>
      </w:pPr>
      <w:bookmarkStart w:id="10" w:name="_ENREF_9"/>
      <w:r>
        <w:rPr>
          <w:noProof/>
        </w:rPr>
        <w:t xml:space="preserve">9. </w:t>
      </w:r>
      <w:r>
        <w:rPr>
          <w:noProof/>
        </w:rPr>
        <w:tab/>
        <w:t xml:space="preserve">Pilcher CD, Tien HC, Eron JJ, Jr., Vernazza PL, Leu SY, Stewart PW, et al. </w:t>
      </w:r>
      <w:r w:rsidRPr="00AF39BF">
        <w:rPr>
          <w:b/>
          <w:noProof/>
        </w:rPr>
        <w:t>Brief but efficient: acute HIV infection and the sexual transmission of HIV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J Infect Dis </w:t>
      </w:r>
      <w:r>
        <w:rPr>
          <w:noProof/>
        </w:rPr>
        <w:t>2004; 189(10):1785-1792.</w:t>
      </w:r>
      <w:bookmarkEnd w:id="10"/>
    </w:p>
    <w:p w14:paraId="67120D3A" w14:textId="71D5A4EF" w:rsidR="00AF39BF" w:rsidRDefault="00AF39BF" w:rsidP="00AF39BF">
      <w:pPr>
        <w:spacing w:after="0"/>
        <w:ind w:left="450" w:hanging="450"/>
        <w:rPr>
          <w:noProof/>
        </w:rPr>
      </w:pPr>
      <w:bookmarkStart w:id="11" w:name="_ENREF_10"/>
      <w:r>
        <w:rPr>
          <w:noProof/>
        </w:rPr>
        <w:t xml:space="preserve">10. </w:t>
      </w:r>
      <w:r>
        <w:rPr>
          <w:noProof/>
        </w:rPr>
        <w:tab/>
        <w:t xml:space="preserve">Hollingsworth TD, Anderson RM, Fraser C. </w:t>
      </w:r>
      <w:r w:rsidRPr="00AF39BF">
        <w:rPr>
          <w:b/>
          <w:noProof/>
        </w:rPr>
        <w:t>HIV-1 transmission, by stage of infection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J Infect Dis </w:t>
      </w:r>
      <w:r>
        <w:rPr>
          <w:noProof/>
        </w:rPr>
        <w:t>2008; 198(5):687-693.</w:t>
      </w:r>
      <w:bookmarkEnd w:id="11"/>
    </w:p>
    <w:p w14:paraId="7CC6182C" w14:textId="2C254808" w:rsidR="00AF39BF" w:rsidRDefault="00AF39BF" w:rsidP="00AF39BF">
      <w:pPr>
        <w:spacing w:after="0"/>
        <w:ind w:left="450" w:hanging="450"/>
        <w:rPr>
          <w:noProof/>
        </w:rPr>
      </w:pPr>
      <w:bookmarkStart w:id="12" w:name="_ENREF_11"/>
      <w:r>
        <w:rPr>
          <w:noProof/>
        </w:rPr>
        <w:t xml:space="preserve">11. </w:t>
      </w:r>
      <w:r>
        <w:rPr>
          <w:noProof/>
        </w:rPr>
        <w:tab/>
        <w:t xml:space="preserve">Tempalski B, Pouget ER, Cleland CM, Brady JE, Cooper HL, Hall HI, et al. </w:t>
      </w:r>
      <w:r w:rsidRPr="00AF39BF">
        <w:rPr>
          <w:b/>
          <w:noProof/>
        </w:rPr>
        <w:t>Trends in the population prevalence of people who inject drugs in US metropolitan areas 1992-2007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One </w:t>
      </w:r>
      <w:r>
        <w:rPr>
          <w:noProof/>
        </w:rPr>
        <w:t>2013; 8(6):e64789.</w:t>
      </w:r>
      <w:bookmarkEnd w:id="12"/>
    </w:p>
    <w:p w14:paraId="781D1D87" w14:textId="2D492144" w:rsidR="00AF39BF" w:rsidRDefault="00AF39BF" w:rsidP="00AF39BF">
      <w:pPr>
        <w:spacing w:after="0"/>
        <w:ind w:left="450" w:hanging="450"/>
        <w:rPr>
          <w:noProof/>
        </w:rPr>
      </w:pPr>
      <w:bookmarkStart w:id="13" w:name="_ENREF_12"/>
      <w:r>
        <w:rPr>
          <w:noProof/>
        </w:rPr>
        <w:t xml:space="preserve">12. </w:t>
      </w:r>
      <w:r>
        <w:rPr>
          <w:noProof/>
        </w:rPr>
        <w:tab/>
        <w:t xml:space="preserve">Sanders GD, Bayoumi AM, Sundaram V, Bilir SP, Neukermans CP, Rydzak CE, et al. </w:t>
      </w:r>
      <w:r w:rsidRPr="00AF39BF">
        <w:rPr>
          <w:b/>
          <w:noProof/>
        </w:rPr>
        <w:t>Cost-effectiveness of screening for HIV in the era of highly active antiretroviral therapy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N Engl J Med </w:t>
      </w:r>
      <w:r>
        <w:rPr>
          <w:noProof/>
        </w:rPr>
        <w:t>2005; 352(6):570-585.</w:t>
      </w:r>
      <w:bookmarkEnd w:id="13"/>
    </w:p>
    <w:p w14:paraId="799C1891" w14:textId="698DF6AE" w:rsidR="00AF39BF" w:rsidRDefault="00AF39BF" w:rsidP="00AF39BF">
      <w:pPr>
        <w:spacing w:after="0"/>
        <w:ind w:left="450" w:hanging="450"/>
        <w:rPr>
          <w:noProof/>
        </w:rPr>
      </w:pPr>
      <w:bookmarkStart w:id="14" w:name="_ENREF_13"/>
      <w:r>
        <w:rPr>
          <w:noProof/>
        </w:rPr>
        <w:t xml:space="preserve">13. </w:t>
      </w:r>
      <w:r>
        <w:rPr>
          <w:noProof/>
        </w:rPr>
        <w:tab/>
        <w:t xml:space="preserve">Samji H, Cescon A, Hogg RS, Modur SP, Althoff KN, Buchacz K, et al. </w:t>
      </w:r>
      <w:r w:rsidRPr="00AF39BF">
        <w:rPr>
          <w:b/>
          <w:noProof/>
        </w:rPr>
        <w:t>Closing the gap: increases in life expectancy among treated HIV-positive individuals in the United States and Canada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One </w:t>
      </w:r>
      <w:r>
        <w:rPr>
          <w:noProof/>
        </w:rPr>
        <w:t>2013; 8(12):e81355.</w:t>
      </w:r>
      <w:bookmarkEnd w:id="14"/>
    </w:p>
    <w:p w14:paraId="61892798" w14:textId="063D6E45" w:rsidR="00AF39BF" w:rsidRDefault="00AF39BF" w:rsidP="00AF39BF">
      <w:pPr>
        <w:spacing w:after="0"/>
        <w:ind w:left="450" w:hanging="450"/>
        <w:rPr>
          <w:noProof/>
        </w:rPr>
      </w:pPr>
      <w:bookmarkStart w:id="15" w:name="_ENREF_14"/>
      <w:r>
        <w:rPr>
          <w:noProof/>
        </w:rPr>
        <w:t xml:space="preserve">14. </w:t>
      </w:r>
      <w:r>
        <w:rPr>
          <w:noProof/>
        </w:rPr>
        <w:tab/>
        <w:t xml:space="preserve">Wada N, Jacobson LP, Cohen M, French A, Phair J, Munoz A. </w:t>
      </w:r>
      <w:r w:rsidRPr="00AF39BF">
        <w:rPr>
          <w:b/>
          <w:noProof/>
        </w:rPr>
        <w:t>Cause-specific mortality among HIV-infected individuals, by CD4(+) cell count at HAART initiation, compared with HIV-uninfected individual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IDS </w:t>
      </w:r>
      <w:r>
        <w:rPr>
          <w:noProof/>
        </w:rPr>
        <w:t>2014; 28(2):257-265.</w:t>
      </w:r>
      <w:bookmarkEnd w:id="15"/>
    </w:p>
    <w:p w14:paraId="3648E215" w14:textId="7DBC069C" w:rsidR="00AF39BF" w:rsidRDefault="00AF39BF" w:rsidP="00AF39BF">
      <w:pPr>
        <w:spacing w:after="0"/>
        <w:ind w:left="450" w:hanging="450"/>
        <w:rPr>
          <w:noProof/>
        </w:rPr>
      </w:pPr>
      <w:bookmarkStart w:id="16" w:name="_ENREF_15"/>
      <w:r>
        <w:rPr>
          <w:noProof/>
        </w:rPr>
        <w:t xml:space="preserve">15. </w:t>
      </w:r>
      <w:r>
        <w:rPr>
          <w:noProof/>
        </w:rPr>
        <w:tab/>
        <w:t xml:space="preserve">Choopanya K, Martin M, Suntharasamai P, Sangkum U, Mock PA, Leethochawalit M, et al. </w:t>
      </w:r>
      <w:r w:rsidRPr="00AF39BF">
        <w:rPr>
          <w:b/>
          <w:noProof/>
        </w:rPr>
        <w:t>Antiretroviral prophylaxis for HIV infection in injecting drug users in Bangkok, Thailand (the Bangkok Tenofovir Study): a randomised, double-blind, placebo-controlled phase 3 trial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Lancet </w:t>
      </w:r>
      <w:r>
        <w:rPr>
          <w:noProof/>
        </w:rPr>
        <w:t>2013; 381(9883):2083-2090.</w:t>
      </w:r>
      <w:bookmarkEnd w:id="16"/>
    </w:p>
    <w:p w14:paraId="4766AB25" w14:textId="31567BB2" w:rsidR="00AF39BF" w:rsidRDefault="00AF39BF" w:rsidP="00AF39BF">
      <w:pPr>
        <w:spacing w:after="0"/>
        <w:ind w:left="450" w:hanging="450"/>
        <w:rPr>
          <w:noProof/>
        </w:rPr>
      </w:pPr>
      <w:bookmarkStart w:id="17" w:name="_ENREF_16"/>
      <w:r>
        <w:rPr>
          <w:noProof/>
        </w:rPr>
        <w:lastRenderedPageBreak/>
        <w:t xml:space="preserve">16. </w:t>
      </w:r>
      <w:r>
        <w:rPr>
          <w:noProof/>
        </w:rPr>
        <w:tab/>
        <w:t xml:space="preserve">Long EF, Brandeau ML, Owens DK. </w:t>
      </w:r>
      <w:r w:rsidRPr="00AF39BF">
        <w:rPr>
          <w:b/>
          <w:noProof/>
        </w:rPr>
        <w:t>The cost-effectiveness and population outcomes of expanded HIV screening and antiretroviral treatment in the United State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nn Intern Med </w:t>
      </w:r>
      <w:r>
        <w:rPr>
          <w:noProof/>
        </w:rPr>
        <w:t>2010; 153(12):778-789.</w:t>
      </w:r>
      <w:bookmarkEnd w:id="17"/>
    </w:p>
    <w:p w14:paraId="63A36FAB" w14:textId="5DD41A3A" w:rsidR="00AF39BF" w:rsidRDefault="00AF39BF" w:rsidP="00AF39BF">
      <w:pPr>
        <w:spacing w:after="0"/>
        <w:ind w:left="450" w:hanging="450"/>
        <w:rPr>
          <w:noProof/>
        </w:rPr>
      </w:pPr>
      <w:bookmarkStart w:id="18" w:name="_ENREF_17"/>
      <w:r>
        <w:rPr>
          <w:noProof/>
        </w:rPr>
        <w:t xml:space="preserve">17. </w:t>
      </w:r>
      <w:r>
        <w:rPr>
          <w:noProof/>
        </w:rPr>
        <w:tab/>
        <w:t xml:space="preserve">Castilla J, Del Romero J, Hernando V, Marincovich B, Garcia S, Rodriguez C. </w:t>
      </w:r>
      <w:r w:rsidRPr="00AF39BF">
        <w:rPr>
          <w:b/>
          <w:noProof/>
        </w:rPr>
        <w:t>Effectiveness of highly active antiretroviral therapy in reducing heterosexual transmission of HIV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J Acquir Immune Defic Syndr </w:t>
      </w:r>
      <w:r>
        <w:rPr>
          <w:noProof/>
        </w:rPr>
        <w:t>2005; 40(1):96-101.</w:t>
      </w:r>
      <w:bookmarkEnd w:id="18"/>
    </w:p>
    <w:p w14:paraId="42171A4F" w14:textId="2CFF169C" w:rsidR="00AF39BF" w:rsidRDefault="00AF39BF" w:rsidP="00AF39BF">
      <w:pPr>
        <w:spacing w:after="0"/>
        <w:ind w:left="450" w:hanging="450"/>
        <w:rPr>
          <w:noProof/>
        </w:rPr>
      </w:pPr>
      <w:bookmarkStart w:id="19" w:name="_ENREF_18"/>
      <w:r>
        <w:rPr>
          <w:noProof/>
        </w:rPr>
        <w:t xml:space="preserve">18. </w:t>
      </w:r>
      <w:r>
        <w:rPr>
          <w:noProof/>
        </w:rPr>
        <w:tab/>
        <w:t xml:space="preserve">Centers for Disease Control and Prevention (CDC). </w:t>
      </w:r>
      <w:r w:rsidRPr="00AF39BF">
        <w:rPr>
          <w:b/>
          <w:noProof/>
        </w:rPr>
        <w:t>Preexposure prophylaxis for the prevention of HIV infection in the United States – 2014, a clinical practice guideline</w:t>
      </w:r>
      <w:r>
        <w:rPr>
          <w:noProof/>
        </w:rPr>
        <w:t xml:space="preserve">. In: </w:t>
      </w:r>
      <w:r w:rsidRPr="00AF39BF">
        <w:rPr>
          <w:i/>
          <w:noProof/>
        </w:rPr>
        <w:t xml:space="preserve">US Public Health Service </w:t>
      </w:r>
      <w:r>
        <w:rPr>
          <w:noProof/>
        </w:rPr>
        <w:t>Atlanta, GA; 2014.</w:t>
      </w:r>
      <w:bookmarkEnd w:id="19"/>
    </w:p>
    <w:p w14:paraId="1D9BB398" w14:textId="51133BF5" w:rsidR="00AF39BF" w:rsidRDefault="00AF39BF" w:rsidP="00AF39BF">
      <w:pPr>
        <w:spacing w:after="0"/>
        <w:ind w:left="450" w:hanging="450"/>
        <w:rPr>
          <w:noProof/>
        </w:rPr>
      </w:pPr>
      <w:bookmarkStart w:id="20" w:name="_ENREF_19"/>
      <w:r>
        <w:rPr>
          <w:noProof/>
        </w:rPr>
        <w:t xml:space="preserve">19. </w:t>
      </w:r>
      <w:r>
        <w:rPr>
          <w:noProof/>
        </w:rPr>
        <w:tab/>
        <w:t xml:space="preserve">Hellard M, McBryde E, Davis RS, Rolls DA, Higgs P, Aitken C, et al. </w:t>
      </w:r>
      <w:r w:rsidRPr="00AF39BF">
        <w:rPr>
          <w:b/>
          <w:noProof/>
        </w:rPr>
        <w:t>Hepatitis C transmission and treatment as prevention - The role of the injecting network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Int J Drug Policy </w:t>
      </w:r>
      <w:r>
        <w:rPr>
          <w:noProof/>
        </w:rPr>
        <w:t>2015; 26(10):958-962.</w:t>
      </w:r>
      <w:bookmarkEnd w:id="20"/>
    </w:p>
    <w:p w14:paraId="4929A662" w14:textId="69F0054F" w:rsidR="00AF39BF" w:rsidRDefault="00AF39BF" w:rsidP="00AF39BF">
      <w:pPr>
        <w:spacing w:after="0"/>
        <w:ind w:left="450" w:hanging="450"/>
        <w:rPr>
          <w:noProof/>
        </w:rPr>
      </w:pPr>
      <w:bookmarkStart w:id="21" w:name="_ENREF_20"/>
      <w:r>
        <w:rPr>
          <w:noProof/>
        </w:rPr>
        <w:t xml:space="preserve">20. </w:t>
      </w:r>
      <w:r>
        <w:rPr>
          <w:noProof/>
        </w:rPr>
        <w:tab/>
        <w:t xml:space="preserve">Sacks-Davis R, Daraganova G, Aitken C, Higgs P, Tracy L, Bowden S, et al. </w:t>
      </w:r>
      <w:r w:rsidRPr="00AF39BF">
        <w:rPr>
          <w:b/>
          <w:noProof/>
        </w:rPr>
        <w:t>Hepatitis C virus phylogenetic clustering is associated with the social-injecting network in a cohort of people who inject drug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One </w:t>
      </w:r>
      <w:r>
        <w:rPr>
          <w:noProof/>
        </w:rPr>
        <w:t>2012; 7(10):e47335.</w:t>
      </w:r>
      <w:bookmarkEnd w:id="21"/>
    </w:p>
    <w:p w14:paraId="16AD109A" w14:textId="3808A9B3" w:rsidR="00AF39BF" w:rsidRDefault="00AF39BF" w:rsidP="00AF39BF">
      <w:pPr>
        <w:spacing w:after="0"/>
        <w:ind w:left="450" w:hanging="450"/>
        <w:rPr>
          <w:noProof/>
        </w:rPr>
      </w:pPr>
      <w:bookmarkStart w:id="22" w:name="_ENREF_21"/>
      <w:r>
        <w:rPr>
          <w:noProof/>
        </w:rPr>
        <w:t xml:space="preserve">21. </w:t>
      </w:r>
      <w:r>
        <w:rPr>
          <w:noProof/>
        </w:rPr>
        <w:tab/>
        <w:t xml:space="preserve">Huo D, Ouellet LJ. </w:t>
      </w:r>
      <w:r w:rsidRPr="00AF39BF">
        <w:rPr>
          <w:b/>
          <w:noProof/>
        </w:rPr>
        <w:t>Needle exchange and injection-related risk behaviors in Chicago: a longitudinal study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J Acquir Immune Defic Syndr </w:t>
      </w:r>
      <w:r>
        <w:rPr>
          <w:noProof/>
        </w:rPr>
        <w:t>2007; 45(1):108-114.</w:t>
      </w:r>
      <w:bookmarkEnd w:id="22"/>
    </w:p>
    <w:p w14:paraId="343B02B0" w14:textId="3F63177D" w:rsidR="00AF39BF" w:rsidRDefault="00AF39BF" w:rsidP="00AF39BF">
      <w:pPr>
        <w:spacing w:after="0"/>
        <w:ind w:left="450" w:hanging="450"/>
        <w:rPr>
          <w:noProof/>
        </w:rPr>
      </w:pPr>
      <w:bookmarkStart w:id="23" w:name="_ENREF_22"/>
      <w:r>
        <w:rPr>
          <w:noProof/>
        </w:rPr>
        <w:t xml:space="preserve">22. </w:t>
      </w:r>
      <w:r>
        <w:rPr>
          <w:noProof/>
        </w:rPr>
        <w:tab/>
        <w:t xml:space="preserve">Shaw SY, Shah L, Jolly AM, Wylie JL. </w:t>
      </w:r>
      <w:r w:rsidRPr="00AF39BF">
        <w:rPr>
          <w:b/>
          <w:noProof/>
        </w:rPr>
        <w:t>Determinants of injection drug user (IDU) syringe sharing: the relationship between availability of syringes and risk network member characteristics in Winnipeg, Canada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ddiction </w:t>
      </w:r>
      <w:r>
        <w:rPr>
          <w:noProof/>
        </w:rPr>
        <w:t>2007; 102(10):1626-1635.</w:t>
      </w:r>
      <w:bookmarkEnd w:id="23"/>
    </w:p>
    <w:p w14:paraId="78A1D00F" w14:textId="5788D99F" w:rsidR="00AF39BF" w:rsidRDefault="00AF39BF" w:rsidP="00AF39BF">
      <w:pPr>
        <w:spacing w:after="0"/>
        <w:ind w:left="450" w:hanging="450"/>
        <w:rPr>
          <w:noProof/>
        </w:rPr>
      </w:pPr>
      <w:bookmarkStart w:id="24" w:name="_ENREF_23"/>
      <w:r>
        <w:rPr>
          <w:noProof/>
        </w:rPr>
        <w:t xml:space="preserve">23. </w:t>
      </w:r>
      <w:r>
        <w:rPr>
          <w:noProof/>
        </w:rPr>
        <w:tab/>
        <w:t xml:space="preserve">Public Health Agency of Canada. </w:t>
      </w:r>
      <w:r w:rsidRPr="00AF39BF">
        <w:rPr>
          <w:b/>
          <w:noProof/>
        </w:rPr>
        <w:t>HIV transmission risk: a summary of the evidence</w:t>
      </w:r>
      <w:r>
        <w:rPr>
          <w:noProof/>
        </w:rPr>
        <w:t>. In. Ottawa; 2012.</w:t>
      </w:r>
      <w:bookmarkEnd w:id="24"/>
    </w:p>
    <w:p w14:paraId="10444FD1" w14:textId="38117FFB" w:rsidR="00AF39BF" w:rsidRDefault="00AF39BF" w:rsidP="00AF39BF">
      <w:pPr>
        <w:spacing w:after="0"/>
        <w:ind w:left="450" w:hanging="450"/>
        <w:rPr>
          <w:noProof/>
        </w:rPr>
      </w:pPr>
      <w:bookmarkStart w:id="25" w:name="_ENREF_24"/>
      <w:r>
        <w:rPr>
          <w:noProof/>
        </w:rPr>
        <w:t xml:space="preserve">24. </w:t>
      </w:r>
      <w:r>
        <w:rPr>
          <w:noProof/>
        </w:rPr>
        <w:tab/>
        <w:t xml:space="preserve">Zaric GS, Barnett PG, Brandeau ML. </w:t>
      </w:r>
      <w:r w:rsidRPr="00AF39BF">
        <w:rPr>
          <w:b/>
          <w:noProof/>
        </w:rPr>
        <w:t>HIV transmission and the cost-effectiveness of methadone maintenance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m J Public Health </w:t>
      </w:r>
      <w:r>
        <w:rPr>
          <w:noProof/>
        </w:rPr>
        <w:t>2000; 90(7):1100-1111.</w:t>
      </w:r>
      <w:bookmarkEnd w:id="25"/>
    </w:p>
    <w:p w14:paraId="3D872696" w14:textId="12678426" w:rsidR="00AF39BF" w:rsidRDefault="00AF39BF" w:rsidP="00AF39BF">
      <w:pPr>
        <w:spacing w:after="0"/>
        <w:ind w:left="450" w:hanging="450"/>
        <w:rPr>
          <w:noProof/>
        </w:rPr>
      </w:pPr>
      <w:bookmarkStart w:id="26" w:name="_ENREF_25"/>
      <w:r>
        <w:rPr>
          <w:noProof/>
        </w:rPr>
        <w:t xml:space="preserve">25. </w:t>
      </w:r>
      <w:r>
        <w:rPr>
          <w:noProof/>
        </w:rPr>
        <w:tab/>
        <w:t xml:space="preserve">Bernard CL, Brandeau ML, Humphreys K, Bendavid E, Holodniy M, Weyant C, et al. </w:t>
      </w:r>
      <w:r w:rsidRPr="00AF39BF">
        <w:rPr>
          <w:b/>
          <w:noProof/>
        </w:rPr>
        <w:t>Cost-effectiveness of HIV preexposure prophylaxis for people who inject drugs in the United State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nn Intern Med </w:t>
      </w:r>
      <w:r>
        <w:rPr>
          <w:noProof/>
        </w:rPr>
        <w:t>2016; 65(1):10-19.</w:t>
      </w:r>
      <w:bookmarkEnd w:id="26"/>
    </w:p>
    <w:p w14:paraId="59FECAC7" w14:textId="28454F9E" w:rsidR="00AF39BF" w:rsidRDefault="00AF39BF" w:rsidP="00AF39BF">
      <w:pPr>
        <w:spacing w:after="0"/>
        <w:ind w:left="450" w:hanging="450"/>
        <w:rPr>
          <w:noProof/>
        </w:rPr>
      </w:pPr>
      <w:bookmarkStart w:id="27" w:name="_ENREF_26"/>
      <w:r>
        <w:rPr>
          <w:noProof/>
        </w:rPr>
        <w:t xml:space="preserve">26. </w:t>
      </w:r>
      <w:r>
        <w:rPr>
          <w:noProof/>
        </w:rPr>
        <w:tab/>
        <w:t xml:space="preserve">Kapadia F, Latka MH, Hudson SM, Golub ET, Campbell JV, Bailey S, et al. </w:t>
      </w:r>
      <w:r w:rsidRPr="00AF39BF">
        <w:rPr>
          <w:b/>
          <w:noProof/>
        </w:rPr>
        <w:t>Correlates of consistent condom use with main partners by partnership patterns among young adult male injection drug users from five US citie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Drug Alcohol Depend </w:t>
      </w:r>
      <w:r>
        <w:rPr>
          <w:noProof/>
        </w:rPr>
        <w:t>2007; 91 Suppl 1:S56-63.</w:t>
      </w:r>
      <w:bookmarkEnd w:id="27"/>
    </w:p>
    <w:p w14:paraId="17B1DB66" w14:textId="060C2184" w:rsidR="00AF39BF" w:rsidRDefault="00AF39BF" w:rsidP="00AF39BF">
      <w:pPr>
        <w:spacing w:after="0"/>
        <w:ind w:left="450" w:hanging="450"/>
        <w:rPr>
          <w:noProof/>
        </w:rPr>
      </w:pPr>
      <w:bookmarkStart w:id="28" w:name="_ENREF_27"/>
      <w:r>
        <w:rPr>
          <w:noProof/>
        </w:rPr>
        <w:t xml:space="preserve">27. </w:t>
      </w:r>
      <w:r>
        <w:rPr>
          <w:noProof/>
        </w:rPr>
        <w:tab/>
        <w:t xml:space="preserve">Bernard CM, Owens DK, Goldhaber-Fiebert JD, Brandeau ML. </w:t>
      </w:r>
      <w:r w:rsidRPr="00AF39BF">
        <w:rPr>
          <w:b/>
          <w:noProof/>
        </w:rPr>
        <w:t>Estimation of the cost-effectiveness of HIV prevention portfolios for people who inject drugs in the United States: a model-based analysi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Med </w:t>
      </w:r>
      <w:r>
        <w:rPr>
          <w:noProof/>
        </w:rPr>
        <w:t>2017; 14(5):e1002312.</w:t>
      </w:r>
      <w:bookmarkEnd w:id="28"/>
    </w:p>
    <w:p w14:paraId="7CC598AE" w14:textId="1A6E7283" w:rsidR="00AF39BF" w:rsidRDefault="00AF39BF" w:rsidP="00AF39BF">
      <w:pPr>
        <w:spacing w:after="0"/>
        <w:ind w:left="450" w:hanging="450"/>
        <w:rPr>
          <w:noProof/>
        </w:rPr>
      </w:pPr>
      <w:bookmarkStart w:id="29" w:name="_ENREF_28"/>
      <w:r>
        <w:rPr>
          <w:noProof/>
        </w:rPr>
        <w:t xml:space="preserve">28. </w:t>
      </w:r>
      <w:r>
        <w:rPr>
          <w:noProof/>
        </w:rPr>
        <w:tab/>
        <w:t xml:space="preserve">Del Romero J, Castilla J, Hernando V, Rodriguez C, Garcia S. </w:t>
      </w:r>
      <w:r w:rsidRPr="00AF39BF">
        <w:rPr>
          <w:b/>
          <w:noProof/>
        </w:rPr>
        <w:t>Combined antiretroviral treatment and heterosexual transmission of HIV-1: cross sectional and prospective cohort study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Bmj </w:t>
      </w:r>
      <w:r>
        <w:rPr>
          <w:noProof/>
        </w:rPr>
        <w:t>2010; 340:c2205.</w:t>
      </w:r>
      <w:bookmarkEnd w:id="29"/>
    </w:p>
    <w:p w14:paraId="04F8B935" w14:textId="1A2BCFDA" w:rsidR="00AF39BF" w:rsidRDefault="00AF39BF" w:rsidP="00AF39BF">
      <w:pPr>
        <w:spacing w:after="0"/>
        <w:ind w:left="450" w:hanging="450"/>
        <w:rPr>
          <w:noProof/>
        </w:rPr>
      </w:pPr>
      <w:bookmarkStart w:id="30" w:name="_ENREF_29"/>
      <w:r>
        <w:rPr>
          <w:noProof/>
        </w:rPr>
        <w:t xml:space="preserve">29. </w:t>
      </w:r>
      <w:r>
        <w:rPr>
          <w:noProof/>
        </w:rPr>
        <w:tab/>
        <w:t xml:space="preserve">Weller S, Davis K. </w:t>
      </w:r>
      <w:r w:rsidRPr="00AF39BF">
        <w:rPr>
          <w:b/>
          <w:noProof/>
        </w:rPr>
        <w:t>Condom effectiveness in reducing heterosexual HIV transmission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Cochrane Database Syst Rev </w:t>
      </w:r>
      <w:r>
        <w:rPr>
          <w:noProof/>
        </w:rPr>
        <w:t>2002; (1):CD003255.</w:t>
      </w:r>
      <w:bookmarkEnd w:id="30"/>
    </w:p>
    <w:p w14:paraId="573E2377" w14:textId="1DD1A3E2" w:rsidR="00AF39BF" w:rsidRDefault="00AF39BF" w:rsidP="00AF39BF">
      <w:pPr>
        <w:spacing w:after="0"/>
        <w:ind w:left="450" w:hanging="450"/>
        <w:rPr>
          <w:noProof/>
        </w:rPr>
      </w:pPr>
      <w:bookmarkStart w:id="31" w:name="_ENREF_30"/>
      <w:r>
        <w:rPr>
          <w:noProof/>
        </w:rPr>
        <w:t xml:space="preserve">30. </w:t>
      </w:r>
      <w:r>
        <w:rPr>
          <w:noProof/>
        </w:rPr>
        <w:tab/>
        <w:t xml:space="preserve">Marshall BDL, Wood E, Zhang R, Tyndall MW, Montaner JSG, Kerr T. </w:t>
      </w:r>
      <w:r w:rsidRPr="00AF39BF">
        <w:rPr>
          <w:b/>
          <w:noProof/>
        </w:rPr>
        <w:t>Condom use among injection drug users accessing a supervised injecting facility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Sex Transm Infect </w:t>
      </w:r>
      <w:r>
        <w:rPr>
          <w:noProof/>
        </w:rPr>
        <w:t>2009; 85(2):121-126.</w:t>
      </w:r>
      <w:bookmarkEnd w:id="31"/>
    </w:p>
    <w:p w14:paraId="58EAC0CB" w14:textId="0E88C5BC" w:rsidR="00AF39BF" w:rsidRDefault="00AF39BF" w:rsidP="00AF39BF">
      <w:pPr>
        <w:spacing w:after="0"/>
        <w:ind w:left="450" w:hanging="450"/>
        <w:rPr>
          <w:noProof/>
        </w:rPr>
      </w:pPr>
      <w:bookmarkStart w:id="32" w:name="_ENREF_31"/>
      <w:r>
        <w:rPr>
          <w:noProof/>
        </w:rPr>
        <w:t xml:space="preserve">31. </w:t>
      </w:r>
      <w:r>
        <w:rPr>
          <w:noProof/>
        </w:rPr>
        <w:tab/>
        <w:t xml:space="preserve">Tyndall MW, Patrick D, Spittal P, Li K, O'Shaughnessy MV, Schechter MT. </w:t>
      </w:r>
      <w:r w:rsidRPr="00AF39BF">
        <w:rPr>
          <w:b/>
          <w:noProof/>
        </w:rPr>
        <w:t>Risky sexual behaviours among injection drugs users with high HIV prevalence: implications for STD control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Sex Transm Infect </w:t>
      </w:r>
      <w:r>
        <w:rPr>
          <w:noProof/>
        </w:rPr>
        <w:t>2002; 78 Suppl 1:i170-175.</w:t>
      </w:r>
      <w:bookmarkEnd w:id="32"/>
    </w:p>
    <w:p w14:paraId="07B871B9" w14:textId="30166C5A" w:rsidR="00AF39BF" w:rsidRDefault="00AF39BF" w:rsidP="00AF39BF">
      <w:pPr>
        <w:spacing w:after="0"/>
        <w:ind w:left="450" w:hanging="450"/>
        <w:rPr>
          <w:noProof/>
        </w:rPr>
      </w:pPr>
      <w:bookmarkStart w:id="33" w:name="_ENREF_32"/>
      <w:r>
        <w:rPr>
          <w:noProof/>
        </w:rPr>
        <w:lastRenderedPageBreak/>
        <w:t xml:space="preserve">32. </w:t>
      </w:r>
      <w:r>
        <w:rPr>
          <w:noProof/>
        </w:rPr>
        <w:tab/>
        <w:t xml:space="preserve">Public Health Agency of Canada Centre for Communicable Diseases and Infection Control. </w:t>
      </w:r>
      <w:r w:rsidRPr="00AF39BF">
        <w:rPr>
          <w:b/>
          <w:noProof/>
        </w:rPr>
        <w:t>I-Track: Enhanced surveillance of HIV, hepatitis C and associated risk behaviours among people who inject drugs in Canada: Phase 2 report</w:t>
      </w:r>
      <w:r>
        <w:rPr>
          <w:noProof/>
        </w:rPr>
        <w:t>. In. Toronto; 2014.</w:t>
      </w:r>
      <w:bookmarkEnd w:id="33"/>
    </w:p>
    <w:p w14:paraId="7FBC8EEA" w14:textId="6747953B" w:rsidR="00AF39BF" w:rsidRDefault="00AF39BF" w:rsidP="00AF39BF">
      <w:pPr>
        <w:spacing w:after="0"/>
        <w:ind w:left="450" w:hanging="450"/>
        <w:rPr>
          <w:noProof/>
        </w:rPr>
      </w:pPr>
      <w:bookmarkStart w:id="34" w:name="_ENREF_33"/>
      <w:r>
        <w:rPr>
          <w:noProof/>
        </w:rPr>
        <w:t xml:space="preserve">33. </w:t>
      </w:r>
      <w:r>
        <w:rPr>
          <w:noProof/>
        </w:rPr>
        <w:tab/>
        <w:t xml:space="preserve">Juusola JL, Brandeau ML, Owens DK, Bendavid E. </w:t>
      </w:r>
      <w:r w:rsidRPr="00AF39BF">
        <w:rPr>
          <w:b/>
          <w:noProof/>
        </w:rPr>
        <w:t>The cost-effectiveness of preexposure prophylaxis for HIV prevention in the United States in men who have sex with men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nn Intern Med </w:t>
      </w:r>
      <w:r>
        <w:rPr>
          <w:noProof/>
        </w:rPr>
        <w:t>2012; 156(8):541-550.</w:t>
      </w:r>
      <w:bookmarkEnd w:id="34"/>
    </w:p>
    <w:p w14:paraId="2CF3CE61" w14:textId="4034DEC9" w:rsidR="00AF39BF" w:rsidRDefault="00AF39BF" w:rsidP="00AF39BF">
      <w:pPr>
        <w:spacing w:after="0"/>
        <w:ind w:left="450" w:hanging="450"/>
        <w:rPr>
          <w:noProof/>
        </w:rPr>
      </w:pPr>
      <w:bookmarkStart w:id="35" w:name="_ENREF_34"/>
      <w:r>
        <w:rPr>
          <w:noProof/>
        </w:rPr>
        <w:t xml:space="preserve">34. </w:t>
      </w:r>
      <w:r>
        <w:rPr>
          <w:noProof/>
        </w:rPr>
        <w:tab/>
        <w:t xml:space="preserve">Paltiel AD, Freedberg KA, Scott CA, Schackman BR, Losina E, Wang B, et al. </w:t>
      </w:r>
      <w:r w:rsidRPr="00AF39BF">
        <w:rPr>
          <w:b/>
          <w:noProof/>
        </w:rPr>
        <w:t>HIV preexposure prophylaxis in the United States: impact on lifetime infection risk, clinical outcomes, and cost-effectivenes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Clin Infect Dis </w:t>
      </w:r>
      <w:r>
        <w:rPr>
          <w:noProof/>
        </w:rPr>
        <w:t>2009; 48(6):806-815.</w:t>
      </w:r>
      <w:bookmarkEnd w:id="35"/>
    </w:p>
    <w:p w14:paraId="7F34FD15" w14:textId="4753A381" w:rsidR="00AF39BF" w:rsidRDefault="00AF39BF" w:rsidP="00AF39BF">
      <w:pPr>
        <w:spacing w:after="0"/>
        <w:ind w:left="450" w:hanging="450"/>
        <w:rPr>
          <w:noProof/>
        </w:rPr>
      </w:pPr>
      <w:bookmarkStart w:id="36" w:name="_ENREF_35"/>
      <w:r>
        <w:rPr>
          <w:noProof/>
        </w:rPr>
        <w:t xml:space="preserve">35. </w:t>
      </w:r>
      <w:r>
        <w:rPr>
          <w:noProof/>
        </w:rPr>
        <w:tab/>
        <w:t xml:space="preserve">New York State Department of Health. </w:t>
      </w:r>
      <w:r w:rsidRPr="00AF39BF">
        <w:rPr>
          <w:b/>
          <w:noProof/>
        </w:rPr>
        <w:t>Pre-exposure prophylaxis (PrEP) to prevent HIV infection: questions and answers</w:t>
      </w:r>
      <w:r>
        <w:rPr>
          <w:noProof/>
        </w:rPr>
        <w:t>. In; 2012.</w:t>
      </w:r>
      <w:bookmarkEnd w:id="36"/>
    </w:p>
    <w:p w14:paraId="1D945CFA" w14:textId="6EB46793" w:rsidR="00AF39BF" w:rsidRDefault="00AF39BF" w:rsidP="00AF39BF">
      <w:pPr>
        <w:spacing w:after="0"/>
        <w:ind w:left="450" w:hanging="450"/>
        <w:rPr>
          <w:noProof/>
        </w:rPr>
      </w:pPr>
      <w:bookmarkStart w:id="37" w:name="_ENREF_36"/>
      <w:r>
        <w:rPr>
          <w:noProof/>
        </w:rPr>
        <w:t xml:space="preserve">36. </w:t>
      </w:r>
      <w:r>
        <w:rPr>
          <w:noProof/>
        </w:rPr>
        <w:tab/>
        <w:t xml:space="preserve">U.S. Department of Veterans Affairs Office of Acquisitions and Logistics. </w:t>
      </w:r>
      <w:r w:rsidRPr="00AF39BF">
        <w:rPr>
          <w:b/>
          <w:noProof/>
        </w:rPr>
        <w:t>Pharmaceutical prices</w:t>
      </w:r>
      <w:r>
        <w:rPr>
          <w:noProof/>
        </w:rPr>
        <w:t>. In; 2017.</w:t>
      </w:r>
      <w:bookmarkEnd w:id="37"/>
    </w:p>
    <w:p w14:paraId="58737F8D" w14:textId="19F658D5" w:rsidR="00AF39BF" w:rsidRDefault="00AF39BF" w:rsidP="00AF39BF">
      <w:pPr>
        <w:spacing w:after="0"/>
        <w:ind w:left="450" w:hanging="450"/>
        <w:rPr>
          <w:noProof/>
        </w:rPr>
      </w:pPr>
      <w:bookmarkStart w:id="38" w:name="_ENREF_37"/>
      <w:r>
        <w:rPr>
          <w:noProof/>
        </w:rPr>
        <w:t xml:space="preserve">37. </w:t>
      </w:r>
      <w:r>
        <w:rPr>
          <w:noProof/>
        </w:rPr>
        <w:tab/>
        <w:t xml:space="preserve">Paltiel AD, Weinstein MC, Kimmel AD, Seage GR, 3rd, Losina E, Zhang H, et al. </w:t>
      </w:r>
      <w:r w:rsidRPr="00AF39BF">
        <w:rPr>
          <w:b/>
          <w:noProof/>
        </w:rPr>
        <w:t>Expanded screening for HIV in the United States--an analysis of cost-effectivenes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N Engl J Med </w:t>
      </w:r>
      <w:r>
        <w:rPr>
          <w:noProof/>
        </w:rPr>
        <w:t>2005; 352(6):586-595.</w:t>
      </w:r>
      <w:bookmarkEnd w:id="38"/>
    </w:p>
    <w:p w14:paraId="4C071A58" w14:textId="1ABAA28C" w:rsidR="00AF39BF" w:rsidRDefault="00AF39BF" w:rsidP="00AF39BF">
      <w:pPr>
        <w:spacing w:after="0"/>
        <w:ind w:left="450" w:hanging="450"/>
        <w:rPr>
          <w:noProof/>
        </w:rPr>
      </w:pPr>
      <w:bookmarkStart w:id="39" w:name="_ENREF_38"/>
      <w:r>
        <w:rPr>
          <w:noProof/>
        </w:rPr>
        <w:t xml:space="preserve">38. </w:t>
      </w:r>
      <w:r>
        <w:rPr>
          <w:noProof/>
        </w:rPr>
        <w:tab/>
        <w:t xml:space="preserve">Barnett PG, Chow A, Joyce VR, Bayoumi AM, Griffin SC, Sun H, et al. </w:t>
      </w:r>
      <w:r w:rsidRPr="00AF39BF">
        <w:rPr>
          <w:b/>
          <w:noProof/>
        </w:rPr>
        <w:t>Effect of management strategies and clinical status on costs of care for advanced HIV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Am J Manag Care </w:t>
      </w:r>
      <w:r>
        <w:rPr>
          <w:noProof/>
        </w:rPr>
        <w:t>2014; 20(5):e129-137.</w:t>
      </w:r>
      <w:bookmarkEnd w:id="39"/>
    </w:p>
    <w:p w14:paraId="5CCD90C5" w14:textId="04FA8D0F" w:rsidR="00AF39BF" w:rsidRDefault="00AF39BF" w:rsidP="00AF39BF">
      <w:pPr>
        <w:spacing w:after="0"/>
        <w:ind w:left="450" w:hanging="450"/>
        <w:rPr>
          <w:noProof/>
        </w:rPr>
      </w:pPr>
      <w:bookmarkStart w:id="40" w:name="_ENREF_39"/>
      <w:r>
        <w:rPr>
          <w:noProof/>
        </w:rPr>
        <w:t xml:space="preserve">39. </w:t>
      </w:r>
      <w:r>
        <w:rPr>
          <w:noProof/>
        </w:rPr>
        <w:tab/>
        <w:t xml:space="preserve">Weinstein MC, O'Brien B, Hornberger J, Jackson J, Johannesson M, McCabe C, et al. </w:t>
      </w:r>
      <w:r w:rsidRPr="00AF39BF">
        <w:rPr>
          <w:b/>
          <w:noProof/>
        </w:rPr>
        <w:t>Principles of good practice for decision analytic modeling in health-care evaluation: report of the ISPOR Task Force on Good Research Practices--Modeling Studie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Value Health </w:t>
      </w:r>
      <w:r>
        <w:rPr>
          <w:noProof/>
        </w:rPr>
        <w:t>2003; 6(1):9-17.</w:t>
      </w:r>
      <w:bookmarkEnd w:id="40"/>
    </w:p>
    <w:p w14:paraId="17A36960" w14:textId="1B0234C5" w:rsidR="00AF39BF" w:rsidRDefault="00AF39BF" w:rsidP="00AF39BF">
      <w:pPr>
        <w:spacing w:after="0"/>
        <w:ind w:left="450" w:hanging="450"/>
        <w:rPr>
          <w:noProof/>
        </w:rPr>
      </w:pPr>
      <w:bookmarkStart w:id="41" w:name="_ENREF_40"/>
      <w:r>
        <w:rPr>
          <w:noProof/>
        </w:rPr>
        <w:t xml:space="preserve">40. </w:t>
      </w:r>
      <w:r>
        <w:rPr>
          <w:noProof/>
        </w:rPr>
        <w:tab/>
        <w:t xml:space="preserve">Gold M. </w:t>
      </w:r>
      <w:r w:rsidRPr="00AF39BF">
        <w:rPr>
          <w:b/>
          <w:noProof/>
        </w:rPr>
        <w:t>Panel on cost-effectiveness in health and medicine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Med Care </w:t>
      </w:r>
      <w:r>
        <w:rPr>
          <w:noProof/>
        </w:rPr>
        <w:t>1996; 34(12 Suppl):DS197-199.</w:t>
      </w:r>
      <w:bookmarkEnd w:id="41"/>
    </w:p>
    <w:p w14:paraId="04A2F663" w14:textId="3EAF2582" w:rsidR="00AF39BF" w:rsidRDefault="00AF39BF" w:rsidP="00AF39BF">
      <w:pPr>
        <w:spacing w:after="0"/>
        <w:ind w:left="450" w:hanging="450"/>
        <w:rPr>
          <w:noProof/>
        </w:rPr>
      </w:pPr>
      <w:bookmarkStart w:id="42" w:name="_ENREF_41"/>
      <w:r>
        <w:rPr>
          <w:noProof/>
        </w:rPr>
        <w:t xml:space="preserve">41. </w:t>
      </w:r>
      <w:r>
        <w:rPr>
          <w:noProof/>
        </w:rPr>
        <w:tab/>
        <w:t xml:space="preserve">Lewis S. </w:t>
      </w:r>
      <w:r w:rsidRPr="00AF39BF">
        <w:rPr>
          <w:b/>
          <w:noProof/>
        </w:rPr>
        <w:t>Estimates of partner notification cost and success rate. Personal communication.</w:t>
      </w:r>
      <w:r>
        <w:rPr>
          <w:noProof/>
        </w:rPr>
        <w:t xml:space="preserve"> In. Santa Clara County Public Health Department, Santa Clara, CA. ; 2017.</w:t>
      </w:r>
      <w:bookmarkEnd w:id="42"/>
    </w:p>
    <w:p w14:paraId="3701671A" w14:textId="603ED20D" w:rsidR="00AF39BF" w:rsidRDefault="00AF39BF" w:rsidP="00AF39BF">
      <w:pPr>
        <w:spacing w:after="0"/>
        <w:ind w:left="450" w:hanging="450"/>
        <w:rPr>
          <w:noProof/>
        </w:rPr>
      </w:pPr>
      <w:bookmarkStart w:id="43" w:name="_ENREF_42"/>
      <w:r>
        <w:rPr>
          <w:noProof/>
        </w:rPr>
        <w:t xml:space="preserve">42. </w:t>
      </w:r>
      <w:r>
        <w:rPr>
          <w:noProof/>
        </w:rPr>
        <w:tab/>
        <w:t xml:space="preserve">Alistar SS, Owens DK, Brandeau ML. </w:t>
      </w:r>
      <w:r w:rsidRPr="00AF39BF">
        <w:rPr>
          <w:b/>
          <w:noProof/>
        </w:rPr>
        <w:t>Effectiveness and cost effectiveness of oral pre-exposure prophylaxis in a portfolio of prevention programs for injection drug users in mixed HIV epidemic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PLoS One </w:t>
      </w:r>
      <w:r>
        <w:rPr>
          <w:noProof/>
        </w:rPr>
        <w:t>2014; 9(1):e86584.</w:t>
      </w:r>
      <w:bookmarkEnd w:id="43"/>
    </w:p>
    <w:p w14:paraId="1ABA4BA4" w14:textId="650D3727" w:rsidR="00AF39BF" w:rsidRDefault="00AF39BF" w:rsidP="00AF39BF">
      <w:pPr>
        <w:ind w:left="450" w:hanging="450"/>
        <w:rPr>
          <w:noProof/>
        </w:rPr>
      </w:pPr>
      <w:bookmarkStart w:id="44" w:name="_ENREF_43"/>
      <w:r>
        <w:rPr>
          <w:noProof/>
        </w:rPr>
        <w:t xml:space="preserve">43. </w:t>
      </w:r>
      <w:r>
        <w:rPr>
          <w:noProof/>
        </w:rPr>
        <w:tab/>
        <w:t xml:space="preserve">Tengs TO, Lin TH. </w:t>
      </w:r>
      <w:r w:rsidRPr="00AF39BF">
        <w:rPr>
          <w:b/>
          <w:noProof/>
        </w:rPr>
        <w:t>A meta-analysis of utility estimates for HIV/AIDS</w:t>
      </w:r>
      <w:r>
        <w:rPr>
          <w:noProof/>
        </w:rPr>
        <w:t xml:space="preserve">. </w:t>
      </w:r>
      <w:r w:rsidRPr="00AF39BF">
        <w:rPr>
          <w:i/>
          <w:noProof/>
        </w:rPr>
        <w:t xml:space="preserve">Med Decis Making </w:t>
      </w:r>
      <w:r>
        <w:rPr>
          <w:noProof/>
        </w:rPr>
        <w:t>2002; 22(6):475-481.</w:t>
      </w:r>
      <w:bookmarkEnd w:id="44"/>
    </w:p>
    <w:p w14:paraId="363766CA" w14:textId="7C927C5F" w:rsidR="00AF39BF" w:rsidRDefault="00AF39BF" w:rsidP="00AF39BF">
      <w:pPr>
        <w:ind w:left="450" w:hanging="450"/>
        <w:rPr>
          <w:noProof/>
        </w:rPr>
      </w:pPr>
    </w:p>
    <w:p w14:paraId="738157FE" w14:textId="05129DAB" w:rsidR="006A7DF2" w:rsidRDefault="006A7DF2" w:rsidP="00AF39BF">
      <w:pPr>
        <w:spacing w:after="0" w:line="480" w:lineRule="auto"/>
        <w:ind w:left="450" w:hanging="450"/>
      </w:pPr>
      <w:r>
        <w:fldChar w:fldCharType="end"/>
      </w:r>
    </w:p>
    <w:sectPr w:rsidR="006A7DF2" w:rsidSect="00F820DB">
      <w:footerReference w:type="even" r:id="rId6"/>
      <w:footerReference w:type="default" r:id="rId7"/>
      <w:pgSz w:w="12240" w:h="15840"/>
      <w:pgMar w:top="1440" w:right="1440" w:bottom="126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7452AB" w14:textId="77777777" w:rsidR="00690032" w:rsidRDefault="00690032" w:rsidP="006A7DF2">
      <w:pPr>
        <w:spacing w:after="0"/>
      </w:pPr>
      <w:r>
        <w:separator/>
      </w:r>
    </w:p>
  </w:endnote>
  <w:endnote w:type="continuationSeparator" w:id="0">
    <w:p w14:paraId="1ECBF159" w14:textId="77777777" w:rsidR="00690032" w:rsidRDefault="00690032" w:rsidP="006A7DF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B1362A6" w14:textId="77777777" w:rsidR="00EB4027" w:rsidRDefault="00EB4027" w:rsidP="00A4372A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1BC2C48" w14:textId="77777777" w:rsidR="00EB4027" w:rsidRDefault="00EB4027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18E117" w14:textId="77777777" w:rsidR="00EB4027" w:rsidRPr="00CE40D0" w:rsidRDefault="00EB4027" w:rsidP="00A4372A">
    <w:pPr>
      <w:pStyle w:val="Footer"/>
      <w:framePr w:wrap="none" w:vAnchor="text" w:hAnchor="margin" w:xAlign="center" w:y="1"/>
      <w:rPr>
        <w:rStyle w:val="PageNumber"/>
        <w:rFonts w:ascii="Times New Roman" w:hAnsi="Times New Roman"/>
      </w:rPr>
    </w:pPr>
    <w:r>
      <w:rPr>
        <w:rStyle w:val="PageNumber"/>
        <w:rFonts w:ascii="Times New Roman" w:hAnsi="Times New Roman"/>
      </w:rPr>
      <w:t>S</w:t>
    </w:r>
    <w:r w:rsidRPr="00CE40D0">
      <w:rPr>
        <w:rStyle w:val="PageNumber"/>
        <w:rFonts w:ascii="Times New Roman" w:hAnsi="Times New Roman"/>
      </w:rPr>
      <w:fldChar w:fldCharType="begin"/>
    </w:r>
    <w:r w:rsidRPr="00CE40D0">
      <w:rPr>
        <w:rStyle w:val="PageNumber"/>
        <w:rFonts w:ascii="Times New Roman" w:hAnsi="Times New Roman"/>
      </w:rPr>
      <w:instrText xml:space="preserve">PAGE  </w:instrText>
    </w:r>
    <w:r w:rsidRPr="00CE40D0">
      <w:rPr>
        <w:rStyle w:val="PageNumber"/>
        <w:rFonts w:ascii="Times New Roman" w:hAnsi="Times New Roman"/>
      </w:rPr>
      <w:fldChar w:fldCharType="separate"/>
    </w:r>
    <w:r w:rsidR="00F820DB">
      <w:rPr>
        <w:rStyle w:val="PageNumber"/>
        <w:rFonts w:ascii="Times New Roman" w:hAnsi="Times New Roman"/>
        <w:noProof/>
      </w:rPr>
      <w:t>7</w:t>
    </w:r>
    <w:r w:rsidRPr="00CE40D0">
      <w:rPr>
        <w:rStyle w:val="PageNumber"/>
        <w:rFonts w:ascii="Times New Roman" w:hAnsi="Times New Roman"/>
      </w:rPr>
      <w:fldChar w:fldCharType="end"/>
    </w:r>
  </w:p>
  <w:p w14:paraId="4C801C73" w14:textId="77777777" w:rsidR="00EB4027" w:rsidRDefault="00EB402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044372" w14:textId="77777777" w:rsidR="00690032" w:rsidRDefault="00690032" w:rsidP="006A7DF2">
      <w:pPr>
        <w:spacing w:after="0"/>
      </w:pPr>
      <w:r>
        <w:separator/>
      </w:r>
    </w:p>
  </w:footnote>
  <w:footnote w:type="continuationSeparator" w:id="0">
    <w:p w14:paraId="4AF8B16F" w14:textId="77777777" w:rsidR="00690032" w:rsidRDefault="00690032" w:rsidP="006A7DF2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2vets5ww0fre4e05vr5ddpzptzzvavf5pdd&quot;&gt;Targeted PrEP&lt;record-ids&gt;&lt;item&gt;4&lt;/item&gt;&lt;item&gt;8&lt;/item&gt;&lt;item&gt;9&lt;/item&gt;&lt;item&gt;10&lt;/item&gt;&lt;item&gt;11&lt;/item&gt;&lt;item&gt;12&lt;/item&gt;&lt;item&gt;16&lt;/item&gt;&lt;item&gt;17&lt;/item&gt;&lt;item&gt;18&lt;/item&gt;&lt;item&gt;20&lt;/item&gt;&lt;item&gt;21&lt;/item&gt;&lt;item&gt;22&lt;/item&gt;&lt;item&gt;23&lt;/item&gt;&lt;item&gt;24&lt;/item&gt;&lt;item&gt;25&lt;/item&gt;&lt;item&gt;27&lt;/item&gt;&lt;item&gt;29&lt;/item&gt;&lt;item&gt;33&lt;/item&gt;&lt;item&gt;37&lt;/item&gt;&lt;item&gt;38&lt;/item&gt;&lt;item&gt;42&lt;/item&gt;&lt;item&gt;43&lt;/item&gt;&lt;item&gt;44&lt;/item&gt;&lt;item&gt;46&lt;/item&gt;&lt;item&gt;58&lt;/item&gt;&lt;item&gt;60&lt;/item&gt;&lt;item&gt;61&lt;/item&gt;&lt;item&gt;62&lt;/item&gt;&lt;item&gt;66&lt;/item&gt;&lt;item&gt;68&lt;/item&gt;&lt;item&gt;69&lt;/item&gt;&lt;item&gt;71&lt;/item&gt;&lt;item&gt;72&lt;/item&gt;&lt;item&gt;74&lt;/item&gt;&lt;item&gt;76&lt;/item&gt;&lt;item&gt;77&lt;/item&gt;&lt;item&gt;78&lt;/item&gt;&lt;item&gt;79&lt;/item&gt;&lt;item&gt;80&lt;/item&gt;&lt;item&gt;81&lt;/item&gt;&lt;item&gt;82&lt;/item&gt;&lt;item&gt;83&lt;/item&gt;&lt;item&gt;84&lt;/item&gt;&lt;/record-ids&gt;&lt;/item&gt;&lt;/Libraries&gt;"/>
  </w:docVars>
  <w:rsids>
    <w:rsidRoot w:val="006A7DF2"/>
    <w:rsid w:val="00054EA3"/>
    <w:rsid w:val="0006136A"/>
    <w:rsid w:val="00083998"/>
    <w:rsid w:val="00095889"/>
    <w:rsid w:val="000B1BBC"/>
    <w:rsid w:val="000C1B4E"/>
    <w:rsid w:val="002A501E"/>
    <w:rsid w:val="002C4D81"/>
    <w:rsid w:val="002C66C6"/>
    <w:rsid w:val="00321C4F"/>
    <w:rsid w:val="003B7512"/>
    <w:rsid w:val="003C45FF"/>
    <w:rsid w:val="00543457"/>
    <w:rsid w:val="00587C49"/>
    <w:rsid w:val="00610E49"/>
    <w:rsid w:val="00690032"/>
    <w:rsid w:val="006A1381"/>
    <w:rsid w:val="006A7DF2"/>
    <w:rsid w:val="006B3169"/>
    <w:rsid w:val="00701EEE"/>
    <w:rsid w:val="00812BB6"/>
    <w:rsid w:val="008665A5"/>
    <w:rsid w:val="0088672E"/>
    <w:rsid w:val="008B1BC3"/>
    <w:rsid w:val="00A34A94"/>
    <w:rsid w:val="00A4372A"/>
    <w:rsid w:val="00A64312"/>
    <w:rsid w:val="00AF39BF"/>
    <w:rsid w:val="00B24E10"/>
    <w:rsid w:val="00B45059"/>
    <w:rsid w:val="00BD6194"/>
    <w:rsid w:val="00C455FF"/>
    <w:rsid w:val="00C73DB2"/>
    <w:rsid w:val="00D02EB4"/>
    <w:rsid w:val="00D65E78"/>
    <w:rsid w:val="00EB4027"/>
    <w:rsid w:val="00F820DB"/>
    <w:rsid w:val="00FA2A3E"/>
    <w:rsid w:val="00FD1E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9CED3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40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A7DF2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6A7DF2"/>
    <w:pPr>
      <w:spacing w:after="0"/>
    </w:pPr>
    <w:rPr>
      <w:rFonts w:ascii="Calibri" w:eastAsia="SimSun" w:hAnsi="Calibr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A7DF2"/>
    <w:rPr>
      <w:rFonts w:ascii="Calibri" w:eastAsia="SimSun" w:hAnsi="Calibri"/>
    </w:rPr>
  </w:style>
  <w:style w:type="character" w:styleId="FootnoteReference">
    <w:name w:val="footnote reference"/>
    <w:uiPriority w:val="99"/>
    <w:unhideWhenUsed/>
    <w:rsid w:val="006A7DF2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6A7DF2"/>
    <w:pPr>
      <w:tabs>
        <w:tab w:val="center" w:pos="4680"/>
        <w:tab w:val="right" w:pos="9360"/>
      </w:tabs>
      <w:spacing w:after="0"/>
    </w:pPr>
    <w:rPr>
      <w:rFonts w:ascii="Calibri" w:eastAsia="SimSun" w:hAnsi="Calibri"/>
    </w:rPr>
  </w:style>
  <w:style w:type="character" w:customStyle="1" w:styleId="FooterChar">
    <w:name w:val="Footer Char"/>
    <w:basedOn w:val="DefaultParagraphFont"/>
    <w:link w:val="Footer"/>
    <w:uiPriority w:val="99"/>
    <w:rsid w:val="006A7DF2"/>
    <w:rPr>
      <w:rFonts w:ascii="Calibri" w:eastAsia="SimSun" w:hAnsi="Calibri"/>
    </w:rPr>
  </w:style>
  <w:style w:type="character" w:styleId="PageNumber">
    <w:name w:val="page number"/>
    <w:basedOn w:val="DefaultParagraphFont"/>
    <w:uiPriority w:val="99"/>
    <w:semiHidden/>
    <w:unhideWhenUsed/>
    <w:rsid w:val="006A7DF2"/>
  </w:style>
  <w:style w:type="paragraph" w:styleId="Header">
    <w:name w:val="header"/>
    <w:basedOn w:val="Normal"/>
    <w:link w:val="HeaderChar"/>
    <w:uiPriority w:val="99"/>
    <w:unhideWhenUsed/>
    <w:rsid w:val="00054EA3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54EA3"/>
  </w:style>
  <w:style w:type="paragraph" w:customStyle="1" w:styleId="EndNoteBibliographyTitle">
    <w:name w:val="EndNote Bibliography Title"/>
    <w:basedOn w:val="Normal"/>
    <w:rsid w:val="008B1BC3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B1BC3"/>
  </w:style>
  <w:style w:type="paragraph" w:styleId="ListParagraph">
    <w:name w:val="List Paragraph"/>
    <w:basedOn w:val="Normal"/>
    <w:uiPriority w:val="34"/>
    <w:qFormat/>
    <w:rsid w:val="002C4D8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820DB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20DB"/>
    <w:rPr>
      <w:sz w:val="18"/>
      <w:szCs w:val="18"/>
    </w:rPr>
  </w:style>
  <w:style w:type="paragraph" w:styleId="Revision">
    <w:name w:val="Revision"/>
    <w:hidden/>
    <w:uiPriority w:val="99"/>
    <w:semiHidden/>
    <w:rsid w:val="00F820DB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oter" Target="footer1.xml"/><Relationship Id="rId7" Type="http://schemas.openxmlformats.org/officeDocument/2006/relationships/footer" Target="footer2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9</TotalTime>
  <Pages>7</Pages>
  <Words>5573</Words>
  <Characters>31769</Characters>
  <Application>Microsoft Macintosh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ndeau</dc:creator>
  <cp:lastModifiedBy>Rui Fu</cp:lastModifiedBy>
  <cp:revision>20</cp:revision>
  <dcterms:created xsi:type="dcterms:W3CDTF">2017-08-23T18:39:00Z</dcterms:created>
  <dcterms:modified xsi:type="dcterms:W3CDTF">2017-12-13T14:27:00Z</dcterms:modified>
</cp:coreProperties>
</file>